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6B37" w:rsidRPr="00C101DA" w:rsidRDefault="00126B37" w:rsidP="00126B37">
      <w:pPr>
        <w:pStyle w:val="Heading1"/>
        <w:spacing w:after="240"/>
        <w:rPr>
          <w:rFonts w:ascii="Times New Roman" w:hAnsi="Times New Roman" w:cs="Times New Roman"/>
          <w:sz w:val="24"/>
        </w:rPr>
      </w:pPr>
      <w:r w:rsidRPr="00C101DA">
        <w:rPr>
          <w:rFonts w:ascii="Times New Roman" w:hAnsi="Times New Roman" w:cs="Times New Roman"/>
          <w:sz w:val="24"/>
        </w:rPr>
        <w:t>S2 Table: Studies of Chorioamnionitis</w:t>
      </w:r>
    </w:p>
    <w:tbl>
      <w:tblPr>
        <w:tblW w:w="49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8"/>
        <w:gridCol w:w="998"/>
        <w:gridCol w:w="987"/>
        <w:gridCol w:w="5789"/>
        <w:gridCol w:w="937"/>
        <w:gridCol w:w="1504"/>
        <w:gridCol w:w="811"/>
        <w:gridCol w:w="1020"/>
      </w:tblGrid>
      <w:tr w:rsidR="00126B37" w:rsidRPr="00203B6B" w:rsidTr="00B70D54">
        <w:trPr>
          <w:trHeight w:val="300"/>
        </w:trPr>
        <w:tc>
          <w:tcPr>
            <w:tcW w:w="618" w:type="pct"/>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Author</w:t>
            </w:r>
          </w:p>
        </w:tc>
        <w:tc>
          <w:tcPr>
            <w:tcW w:w="363" w:type="pct"/>
            <w:noWrap/>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Date</w:t>
            </w:r>
          </w:p>
        </w:tc>
        <w:tc>
          <w:tcPr>
            <w:tcW w:w="359" w:type="pct"/>
            <w:noWrap/>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Country</w:t>
            </w:r>
          </w:p>
        </w:tc>
        <w:tc>
          <w:tcPr>
            <w:tcW w:w="2106" w:type="pct"/>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Description</w:t>
            </w:r>
          </w:p>
        </w:tc>
        <w:tc>
          <w:tcPr>
            <w:tcW w:w="341" w:type="pct"/>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Total women</w:t>
            </w:r>
          </w:p>
        </w:tc>
        <w:tc>
          <w:tcPr>
            <w:tcW w:w="547" w:type="pct"/>
            <w:noWrap/>
            <w:hideMark/>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Chorioamnionitis</w:t>
            </w:r>
          </w:p>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w:t>
            </w:r>
          </w:p>
        </w:tc>
        <w:tc>
          <w:tcPr>
            <w:tcW w:w="295" w:type="pct"/>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sidRPr="00203B6B">
              <w:rPr>
                <w:rFonts w:ascii="Times New Roman" w:eastAsia="Times New Roman" w:hAnsi="Times New Roman" w:cs="Times New Roman"/>
                <w:b/>
                <w:color w:val="000000"/>
                <w:sz w:val="16"/>
                <w:szCs w:val="16"/>
                <w:lang w:eastAsia="en-GB"/>
              </w:rPr>
              <w:t>Quality</w:t>
            </w:r>
          </w:p>
        </w:tc>
        <w:tc>
          <w:tcPr>
            <w:tcW w:w="371" w:type="pct"/>
          </w:tcPr>
          <w:p w:rsidR="00126B37" w:rsidRPr="00203B6B" w:rsidRDefault="00126B37" w:rsidP="00B70D54">
            <w:pPr>
              <w:spacing w:after="0"/>
              <w:rPr>
                <w:rFonts w:ascii="Times New Roman" w:eastAsia="Times New Roman" w:hAnsi="Times New Roman" w:cs="Times New Roman"/>
                <w:b/>
                <w:color w:val="000000"/>
                <w:sz w:val="16"/>
                <w:szCs w:val="16"/>
                <w:lang w:eastAsia="en-GB"/>
              </w:rPr>
            </w:pPr>
            <w:r>
              <w:rPr>
                <w:rFonts w:ascii="Times New Roman" w:eastAsia="Times New Roman" w:hAnsi="Times New Roman" w:cs="Times New Roman"/>
                <w:b/>
                <w:color w:val="000000"/>
                <w:sz w:val="16"/>
                <w:szCs w:val="16"/>
                <w:lang w:eastAsia="en-GB"/>
              </w:rPr>
              <w:t>Not in meta-analysis</w:t>
            </w:r>
          </w:p>
        </w:tc>
      </w:tr>
      <w:tr w:rsidR="00126B37" w:rsidRPr="00203B6B" w:rsidTr="00B70D54">
        <w:trPr>
          <w:trHeight w:val="69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Abramovici</w:t>
            </w:r>
            <w:proofErr w:type="spellEnd"/>
            <w:r w:rsidRPr="00203B6B">
              <w:rPr>
                <w:rFonts w:ascii="Times New Roman" w:eastAsia="Times New Roman" w:hAnsi="Times New Roman" w:cs="Times New Roman"/>
                <w:color w:val="000000"/>
                <w:sz w:val="16"/>
                <w:szCs w:val="16"/>
                <w:lang w:eastAsia="en-GB"/>
              </w:rPr>
              <w:t xml:space="preserve"> (2014)</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Abramovici&lt;/Author&gt;&lt;Year&gt;2014&lt;/Year&gt;&lt;RecNum&gt;109&lt;/RecNum&gt;&lt;DisplayText&gt;[1]&lt;/DisplayText&gt;&lt;record&gt;&lt;rec-number&gt;109&lt;/rec-number&gt;&lt;foreign-keys&gt;&lt;key app="EN" db-id="p0vvas02tapp2jexe2m5atft9ezprspa99zs" timestamp="1557850488"&gt;109&lt;/key&gt;&lt;/foreign-keys&gt;&lt;ref-type name="Journal Article"&gt;17&lt;/ref-type&gt;&lt;contributors&gt;&lt;authors&gt;&lt;author&gt;Abramovici, Adi&lt;/author&gt;&lt;author&gt;Szychowski, Jeff M&lt;/author&gt;&lt;author&gt;Biggio, Joseph R&lt;/author&gt;&lt;author&gt;Sakawi, Yasser&lt;/author&gt;&lt;author&gt;Andrews, William W&lt;/author&gt;&lt;author&gt;Tita, Alan TN&lt;/author&gt;&lt;/authors&gt;&lt;/contributors&gt;&lt;titles&gt;&lt;title&gt;Epidural use and clinical chorioamnionitis among women who delivered vaginally&lt;/title&gt;&lt;secondary-title&gt;American Journal of Perinatology&lt;/secondary-title&gt;&lt;/titles&gt;&lt;periodical&gt;&lt;full-title&gt;American journal of perinatology&lt;/full-title&gt;&lt;/periodical&gt;&lt;pages&gt;1009-1014&lt;/pages&gt;&lt;volume&gt;31&lt;/volume&gt;&lt;number&gt;11&lt;/number&gt;&lt;dates&gt;&lt;year&gt;2014&lt;/year&gt;&lt;/dates&gt;&lt;isbn&gt;0735-1631&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1/08-06/10</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horioamnionitis extracted from medical records of women in a single-hospital RCT of different oxytocin doses. Low-risk women with vaginal delivery and livebirth at one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78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78</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729"/>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Admaty</w:t>
            </w:r>
            <w:proofErr w:type="spellEnd"/>
            <w:r w:rsidRPr="00203B6B">
              <w:rPr>
                <w:rFonts w:ascii="Times New Roman" w:eastAsia="Times New Roman" w:hAnsi="Times New Roman" w:cs="Times New Roman"/>
                <w:color w:val="000000"/>
                <w:sz w:val="16"/>
                <w:szCs w:val="16"/>
                <w:lang w:eastAsia="en-GB"/>
              </w:rPr>
              <w:t xml:space="preserve"> (2012)</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Admaty&lt;/Author&gt;&lt;Year&gt;2012&lt;/Year&gt;&lt;RecNum&gt;111&lt;/RecNum&gt;&lt;DisplayText&gt;[2]&lt;/DisplayText&gt;&lt;record&gt;&lt;rec-number&gt;111&lt;/rec-number&gt;&lt;foreign-keys&gt;&lt;key app="EN" db-id="p0vvas02tapp2jexe2m5atft9ezprspa99zs" timestamp="1557850643"&gt;111&lt;/key&gt;&lt;/foreign-keys&gt;&lt;ref-type name="Journal Article"&gt;17&lt;/ref-type&gt;&lt;contributors&gt;&lt;authors&gt;&lt;author&gt;Admaty, Deborah&lt;/author&gt;&lt;author&gt;Benzing, Jörg&lt;/author&gt;&lt;author&gt;Burkhardt, Tilo&lt;/author&gt;&lt;author&gt;Lapaire, Olav&lt;/author&gt;&lt;author&gt;Hegi, Lukas&lt;/author&gt;&lt;author&gt;Szinnai, Gabor&lt;/author&gt;&lt;author&gt;Morgenthaler, Nils G&lt;/author&gt;&lt;author&gt;Bucher, Hans Ulrich&lt;/author&gt;&lt;author&gt;Bührer, Christoph&lt;/author&gt;&lt;author&gt;Wellmann, Sven&lt;/author&gt;&lt;/authors&gt;&lt;/contributors&gt;&lt;titles&gt;&lt;title&gt;Plasma midregional proadrenomedullin in newborn infants: impact of prematurity and perinatal infection&lt;/title&gt;&lt;secondary-title&gt;Pediatric Research&lt;/secondary-title&gt;&lt;/titles&gt;&lt;periodical&gt;&lt;full-title&gt;Pediatric research&lt;/full-title&gt;&lt;/periodical&gt;&lt;pages&gt;70&lt;/pages&gt;&lt;volume&gt;72&lt;/volume&gt;&lt;number&gt;1&lt;/number&gt;&lt;dates&gt;&lt;year&gt;2012&lt;/year&gt;&lt;/dates&gt;&lt;isbn&gt;1530-0447&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3/09-12/10</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witzerland</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igns of chorioamnionitis extracted from maternal medical records for a study of </w:t>
            </w:r>
            <w:proofErr w:type="spellStart"/>
            <w:r w:rsidRPr="00203B6B">
              <w:rPr>
                <w:rFonts w:ascii="Times New Roman" w:eastAsia="Times New Roman" w:hAnsi="Times New Roman" w:cs="Times New Roman"/>
                <w:color w:val="000000"/>
                <w:sz w:val="16"/>
                <w:szCs w:val="16"/>
                <w:lang w:eastAsia="en-GB"/>
              </w:rPr>
              <w:t>newborn</w:t>
            </w:r>
            <w:proofErr w:type="spellEnd"/>
            <w:r w:rsidRPr="00203B6B">
              <w:rPr>
                <w:rFonts w:ascii="Times New Roman" w:eastAsia="Times New Roman" w:hAnsi="Times New Roman" w:cs="Times New Roman"/>
                <w:color w:val="000000"/>
                <w:sz w:val="16"/>
                <w:szCs w:val="16"/>
                <w:lang w:eastAsia="en-GB"/>
              </w:rPr>
              <w:t xml:space="preserve"> outcomes at different gestational ages in 2 hospital. Term births only</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43</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70</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3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l-</w:t>
            </w:r>
            <w:proofErr w:type="spellStart"/>
            <w:r w:rsidRPr="00203B6B">
              <w:rPr>
                <w:rFonts w:ascii="Times New Roman" w:eastAsia="Times New Roman" w:hAnsi="Times New Roman" w:cs="Times New Roman"/>
                <w:color w:val="000000"/>
                <w:sz w:val="16"/>
                <w:szCs w:val="16"/>
                <w:lang w:eastAsia="en-GB"/>
              </w:rPr>
              <w:t>Ostad</w:t>
            </w:r>
            <w:proofErr w:type="spellEnd"/>
            <w:r w:rsidRPr="00203B6B">
              <w:rPr>
                <w:rFonts w:ascii="Times New Roman" w:eastAsia="Times New Roman" w:hAnsi="Times New Roman" w:cs="Times New Roman"/>
                <w:color w:val="000000"/>
                <w:sz w:val="16"/>
                <w:szCs w:val="16"/>
                <w:lang w:eastAsia="en-GB"/>
              </w:rPr>
              <w:t xml:space="preserve"> (2015)</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Al‐Ostad&lt;/Author&gt;&lt;Year&gt;2015&lt;/Year&gt;&lt;RecNum&gt;113&lt;/RecNum&gt;&lt;DisplayText&gt;[3]&lt;/DisplayText&gt;&lt;record&gt;&lt;rec-number&gt;113&lt;/rec-number&gt;&lt;foreign-keys&gt;&lt;key app="EN" db-id="p0vvas02tapp2jexe2m5atft9ezprspa99zs" timestamp="1557850702"&gt;113&lt;/key&gt;&lt;/foreign-keys&gt;&lt;ref-type name="Journal Article"&gt;17&lt;/ref-type&gt;&lt;contributors&gt;&lt;authors&gt;&lt;author&gt;Al‐Ostad, Ghassan&lt;/author&gt;&lt;author&gt;Kezouh, Abbas&lt;/author&gt;&lt;author&gt;Spence, Andrea R&lt;/author&gt;&lt;author&gt;Abenhaim, Haim A&lt;/author&gt;&lt;/authors&gt;&lt;/contributors&gt;&lt;titles&gt;&lt;title&gt;Incidence and risk factors of sepsis mortality in labor, delivery and after birth: Population‐based study in the USA&lt;/title&gt;&lt;secondary-title&gt;Journal of Obstetrics and Gynaecology Research&lt;/secondary-title&gt;&lt;/titles&gt;&lt;periodical&gt;&lt;full-title&gt;Journal of Obstetrics and Gynaecology Research&lt;/full-title&gt;&lt;/periodical&gt;&lt;pages&gt;1201-1206&lt;/pages&gt;&lt;volume&gt;41&lt;/volume&gt;&lt;number&gt;8&lt;/number&gt;&lt;dates&gt;&lt;year&gt;2015&lt;/year&gt;&lt;/dates&gt;&lt;isbn&gt;1447-075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3]</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8-12/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tudy of risk factors for sepsis using National Inpatient Sample (NIS) data representing all hospital deliveries in the US</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33899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73</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ear (2016)</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ear&lt;/Author&gt;&lt;Year&gt;2016&lt;/Year&gt;&lt;RecNum&gt;122&lt;/RecNum&gt;&lt;DisplayText&gt;[4]&lt;/DisplayText&gt;&lt;record&gt;&lt;rec-number&gt;122&lt;/rec-number&gt;&lt;foreign-keys&gt;&lt;key app="EN" db-id="p0vvas02tapp2jexe2m5atft9ezprspa99zs" timestamp="1557850987"&gt;122&lt;/key&gt;&lt;/foreign-keys&gt;&lt;ref-type name="Journal Article"&gt;17&lt;/ref-type&gt;&lt;contributors&gt;&lt;authors&gt;&lt;author&gt;Bear, Joshua J&lt;/author&gt;&lt;author&gt;Wu, Yvonne W&lt;/author&gt;&lt;/authors&gt;&lt;/contributors&gt;&lt;titles&gt;&lt;title&gt;Maternal infections during pregnancy and cerebral palsy in the child&lt;/title&gt;&lt;secondary-title&gt;Pediatric Neurology&lt;/secondary-title&gt;&lt;/titles&gt;&lt;periodical&gt;&lt;full-title&gt;Pediatric neurology&lt;/full-title&gt;&lt;/periodical&gt;&lt;pages&gt;74-79&lt;/pages&gt;&lt;volume&gt;57&lt;/volume&gt;&lt;dates&gt;&lt;year&gt;2016&lt;/year&gt;&lt;/dates&gt;&lt;isbn&gt;0887-899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4]</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1-12/01</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ischarge diagnosis at all non-federal hospitals in California for a study of cerebral palsy and maternal infection</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018504</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84</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588"/>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erg (2009)</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erg&lt;/Author&gt;&lt;Year&gt;2009&lt;/Year&gt;&lt;RecNum&gt;126&lt;/RecNum&gt;&lt;DisplayText&gt;[5]&lt;/DisplayText&gt;&lt;record&gt;&lt;rec-number&gt;126&lt;/rec-number&gt;&lt;foreign-keys&gt;&lt;key app="EN" db-id="p0vvas02tapp2jexe2m5atft9ezprspa99zs" timestamp="1557851357"&gt;126&lt;/key&gt;&lt;/foreign-keys&gt;&lt;ref-type name="Journal Article"&gt;17&lt;/ref-type&gt;&lt;contributors&gt;&lt;authors&gt;&lt;author&gt;Berg, Cynthia J&lt;/author&gt;&lt;author&gt;MacKay, Andrea P&lt;/author&gt;&lt;author&gt;Qin, Cheng&lt;/author&gt;&lt;author&gt;Callaghan, William M&lt;/author&gt;&lt;/authors&gt;&lt;/contributors&gt;&lt;titles&gt;&lt;title&gt;Overview of maternal morbidity during hospitalization for labor and delivery in the United States: 1993–1997 and 2001–2005&lt;/title&gt;&lt;secondary-title&gt;Obstetrics &amp;amp; Gynecology&lt;/secondary-title&gt;&lt;/titles&gt;&lt;periodical&gt;&lt;full-title&gt;Obstetrics &amp;amp; Gynecology&lt;/full-title&gt;&lt;/periodical&gt;&lt;pages&gt;1075-1081&lt;/pages&gt;&lt;volume&gt;113&lt;/volume&gt;&lt;number&gt;5&lt;/number&gt;&lt;dates&gt;&lt;year&gt;2009&lt;/year&gt;&lt;/dates&gt;&lt;isbn&gt;0029-784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5]</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1-12/05</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tudy of maternal morbidity during hospitalisation for labour using the National Hospital Discharge Survey representing all hospital deliveries in the US.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986000*</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50</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3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erg (2009)</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erg&lt;/Author&gt;&lt;Year&gt;2009&lt;/Year&gt;&lt;RecNum&gt;126&lt;/RecNum&gt;&lt;DisplayText&gt;[5]&lt;/DisplayText&gt;&lt;record&gt;&lt;rec-number&gt;126&lt;/rec-number&gt;&lt;foreign-keys&gt;&lt;key app="EN" db-id="p0vvas02tapp2jexe2m5atft9ezprspa99zs" timestamp="1557851357"&gt;126&lt;/key&gt;&lt;/foreign-keys&gt;&lt;ref-type name="Journal Article"&gt;17&lt;/ref-type&gt;&lt;contributors&gt;&lt;authors&gt;&lt;author&gt;Berg, Cynthia J&lt;/author&gt;&lt;author&gt;MacKay, Andrea P&lt;/author&gt;&lt;author&gt;Qin, Cheng&lt;/author&gt;&lt;author&gt;Callaghan, William M&lt;/author&gt;&lt;/authors&gt;&lt;/contributors&gt;&lt;titles&gt;&lt;title&gt;Overview of maternal morbidity during hospitalization for labor and delivery in the United States: 1993–1997 and 2001–2005&lt;/title&gt;&lt;secondary-title&gt;Obstetrics &amp;amp; Gynecology&lt;/secondary-title&gt;&lt;/titles&gt;&lt;periodical&gt;&lt;full-title&gt;Obstetrics &amp;amp; Gynecology&lt;/full-title&gt;&lt;/periodical&gt;&lt;pages&gt;1075-1081&lt;/pages&gt;&lt;volume&gt;113&lt;/volume&gt;&lt;number&gt;5&lt;/number&gt;&lt;dates&gt;&lt;year&gt;2009&lt;/year&gt;&lt;/dates&gt;&lt;isbn&gt;0029-784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5]</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3-12/97</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s above</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081000*</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0</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16"/>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leich (2012)</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leich&lt;/Author&gt;&lt;Year&gt;2012&lt;/Year&gt;&lt;RecNum&gt;128&lt;/RecNum&gt;&lt;DisplayText&gt;[6]&lt;/DisplayText&gt;&lt;record&gt;&lt;rec-number&gt;128&lt;/rec-number&gt;&lt;foreign-keys&gt;&lt;key app="EN" db-id="p0vvas02tapp2jexe2m5atft9ezprspa99zs" timestamp="1557851414"&gt;128&lt;/key&gt;&lt;/foreign-keys&gt;&lt;ref-type name="Journal Article"&gt;17&lt;/ref-type&gt;&lt;contributors&gt;&lt;authors&gt;&lt;author&gt;Bleich, April T&lt;/author&gt;&lt;author&gt;Alexander, James M&lt;/author&gt;&lt;author&gt;McIntire, Donald D&lt;/author&gt;&lt;author&gt;Leveno, Kenneth J&lt;/author&gt;&lt;/authors&gt;&lt;/contributors&gt;&lt;titles&gt;&lt;title&gt;An analysis of second-stage labor beyond 3 hours in nulliparous women&lt;/title&gt;&lt;secondary-title&gt;American Journal of Perinatology&lt;/secondary-title&gt;&lt;/titles&gt;&lt;periodical&gt;&lt;full-title&gt;American journal of perinatology&lt;/full-title&gt;&lt;/periodical&gt;&lt;pages&gt;717-722&lt;/pages&gt;&lt;volume&gt;29&lt;/volume&gt;&lt;number&gt;09&lt;/number&gt;&lt;dates&gt;&lt;year&gt;2012&lt;/year&gt;&lt;/dates&gt;&lt;isbn&gt;0735-1631&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6]</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3-12/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chorioamnionitis from a study of duration of second stage of labour. Women with live births at 1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1991</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66</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utlier</w:t>
            </w:r>
          </w:p>
        </w:tc>
      </w:tr>
      <w:tr w:rsidR="00126B37" w:rsidRPr="00203B6B" w:rsidTr="00B70D54">
        <w:trPr>
          <w:trHeight w:val="554"/>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orders (2012)</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orders&lt;/Author&gt;&lt;Year&gt;2012&lt;/Year&gt;&lt;RecNum&gt;131&lt;/RecNum&gt;&lt;DisplayText&gt;[7]&lt;/DisplayText&gt;&lt;record&gt;&lt;rec-number&gt;131&lt;/rec-number&gt;&lt;foreign-keys&gt;&lt;key app="EN" db-id="p0vvas02tapp2jexe2m5atft9ezprspa99zs" timestamp="1557851562"&gt;131&lt;/key&gt;&lt;/foreign-keys&gt;&lt;ref-type name="Journal Article"&gt;17&lt;/ref-type&gt;&lt;contributors&gt;&lt;authors&gt;&lt;author&gt;Borders, Noelle&lt;/author&gt;&lt;author&gt;Lawton, Robyn&lt;/author&gt;&lt;author&gt;Martin, Shannon R&lt;/author&gt;&lt;/authors&gt;&lt;/contributors&gt;&lt;titles&gt;&lt;title&gt;A clinical audit of the number of vaginal examinations in labor: A NOVEL Idea&lt;/title&gt;&lt;secondary-title&gt;Journal of Midwifery &amp;amp; Women’s Health&lt;/secondary-title&gt;&lt;/titles&gt;&lt;periodical&gt;&lt;full-title&gt;Journal of Midwifery &amp;amp; Women’s Health&lt;/full-title&gt;&lt;/periodical&gt;&lt;pages&gt;139-144&lt;/pages&gt;&lt;volume&gt;57&lt;/volume&gt;&lt;number&gt;2&lt;/number&gt;&lt;dates&gt;&lt;year&gt;2012&lt;/year&gt;&lt;/dates&gt;&lt;isbn&gt;1526-9523&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7]</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009</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udit of number of vaginal examinations in labour and routine midwife diagnosis of chorioamnionitis. Term deliveries at one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0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34</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51"/>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raun (2016)</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Braun&lt;/Author&gt;&lt;Year&gt;2016&lt;/Year&gt;&lt;RecNum&gt;132&lt;/RecNum&gt;&lt;DisplayText&gt;[8]&lt;/DisplayText&gt;&lt;record&gt;&lt;rec-number&gt;132&lt;/rec-number&gt;&lt;foreign-keys&gt;&lt;key app="EN" db-id="p0vvas02tapp2jexe2m5atft9ezprspa99zs" timestamp="1557851585"&gt;132&lt;/key&gt;&lt;/foreign-keys&gt;&lt;ref-type name="Journal Article"&gt;17&lt;/ref-type&gt;&lt;contributors&gt;&lt;authors&gt;&lt;author&gt;Braun, David&lt;/author&gt;&lt;author&gt;Bromberger, Patricia&lt;/author&gt;&lt;author&gt;Ho, Ngoc J&lt;/author&gt;&lt;author&gt;Getahun, Darios&lt;/author&gt;&lt;/authors&gt;&lt;/contributors&gt;&lt;titles&gt;&lt;title&gt;Low rate of perinatal sepsis in term infants of mothers with chorioamnionitis&lt;/title&gt;&lt;secondary-title&gt;American Journal of Perinatology&lt;/secondary-title&gt;&lt;/titles&gt;&lt;periodical&gt;&lt;full-title&gt;American journal of perinatology&lt;/full-title&gt;&lt;/periodical&gt;&lt;pages&gt;143-150&lt;/pages&gt;&lt;volume&gt;33&lt;/volume&gt;&lt;number&gt;02&lt;/number&gt;&lt;dates&gt;&lt;year&gt;2016&lt;/year&gt;&lt;/dates&gt;&lt;isbn&gt;0735-1631&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8]</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10-12/10</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tudy of perinatal sepsis in term infants at 13 hospitals in the Kaiser Permanent Medical Program (KPMP), California, and integrated managed care consortium. Medical record data on chorioamnionitis.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1112</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00</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561"/>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Caughey</w:t>
            </w:r>
            <w:proofErr w:type="spellEnd"/>
            <w:r w:rsidRPr="00203B6B">
              <w:rPr>
                <w:rFonts w:ascii="Times New Roman" w:eastAsia="Times New Roman" w:hAnsi="Times New Roman" w:cs="Times New Roman"/>
                <w:color w:val="000000"/>
                <w:sz w:val="16"/>
                <w:szCs w:val="16"/>
                <w:lang w:eastAsia="en-GB"/>
              </w:rPr>
              <w:t xml:space="preserve"> (2007)</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Caughey&lt;/Author&gt;&lt;Year&gt;2007&lt;/Year&gt;&lt;RecNum&gt;136&lt;/RecNum&gt;&lt;DisplayText&gt;[9]&lt;/DisplayText&gt;&lt;record&gt;&lt;rec-number&gt;136&lt;/rec-number&gt;&lt;foreign-keys&gt;&lt;key app="EN" db-id="p0vvas02tapp2jexe2m5atft9ezprspa99zs" timestamp="1557851693"&gt;136&lt;/key&gt;&lt;/foreign-keys&gt;&lt;ref-type name="Journal Article"&gt;17&lt;/ref-type&gt;&lt;contributors&gt;&lt;authors&gt;&lt;author&gt;Caughey, Aaron B&lt;/author&gt;&lt;author&gt;Stotland, Naomi E&lt;/author&gt;&lt;author&gt;Washington, A Eugene&lt;/author&gt;&lt;author&gt;Escobar, Gabriel J&lt;/author&gt;&lt;/authors&gt;&lt;/contributors&gt;&lt;titles&gt;&lt;title&gt;Maternal and obstetric complications of pregnancy are associated with increasing gestational age at term&lt;/title&gt;&lt;secondary-title&gt;American Journal of Obstetrics and Gynecology&lt;/secondary-title&gt;&lt;/titles&gt;&lt;periodical&gt;&lt;full-title&gt;American journal of obstetrics and gynecology&lt;/full-title&gt;&lt;/periodical&gt;&lt;pages&gt;155. e1-155. e6&lt;/pages&gt;&lt;volume&gt;196&lt;/volume&gt;&lt;number&gt;2&lt;/number&gt;&lt;dates&gt;&lt;year&gt;2007&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9]</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5-12/99</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tudy of maternal complications at 13 KPMP facilities. Medical record data of low-risk, term deliveries</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19254</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49</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avazos-</w:t>
            </w:r>
            <w:proofErr w:type="spellStart"/>
            <w:r w:rsidRPr="00203B6B">
              <w:rPr>
                <w:rFonts w:ascii="Times New Roman" w:eastAsia="Times New Roman" w:hAnsi="Times New Roman" w:cs="Times New Roman"/>
                <w:color w:val="000000"/>
                <w:sz w:val="16"/>
                <w:szCs w:val="16"/>
                <w:lang w:eastAsia="en-GB"/>
              </w:rPr>
              <w:t>Rehg</w:t>
            </w:r>
            <w:proofErr w:type="spellEnd"/>
            <w:r w:rsidRPr="00203B6B">
              <w:rPr>
                <w:rFonts w:ascii="Times New Roman" w:eastAsia="Times New Roman" w:hAnsi="Times New Roman" w:cs="Times New Roman"/>
                <w:color w:val="000000"/>
                <w:sz w:val="16"/>
                <w:szCs w:val="16"/>
                <w:lang w:eastAsia="en-GB"/>
              </w:rPr>
              <w:t xml:space="preserve"> (2015)</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Cavazos-Rehg&lt;/Author&gt;&lt;Year&gt;2015&lt;/Year&gt;&lt;RecNum&gt;137&lt;/RecNum&gt;&lt;DisplayText&gt;[10]&lt;/DisplayText&gt;&lt;record&gt;&lt;rec-number&gt;137&lt;/rec-number&gt;&lt;foreign-keys&gt;&lt;key app="EN" db-id="p0vvas02tapp2jexe2m5atft9ezprspa99zs" timestamp="1557851715"&gt;137&lt;/key&gt;&lt;/foreign-keys&gt;&lt;ref-type name="Journal Article"&gt;17&lt;/ref-type&gt;&lt;contributors&gt;&lt;authors&gt;&lt;author&gt;Cavazos-Rehg, Patricia A&lt;/author&gt;&lt;author&gt;Krauss, Melissa J&lt;/author&gt;&lt;author&gt;Spitznagel, Edward L&lt;/author&gt;&lt;author&gt;Bommarito, Kerry&lt;/author&gt;&lt;author&gt;Madden, Tessa&lt;/author&gt;&lt;author&gt;Olsen, Margaret A&lt;/author&gt;&lt;author&gt;Subramaniam, Harini&lt;/author&gt;&lt;author&gt;Peipert, Jeffrey F&lt;/author&gt;&lt;author&gt;Bierut, Laura Jean&lt;/author&gt;&lt;/authors&gt;&lt;/contributors&gt;&lt;titles&gt;&lt;title&gt;Maternal age and risk of labor and delivery complications&lt;/title&gt;&lt;secondary-title&gt;Maternal and Child Health Journal&lt;/secondary-title&gt;&lt;/titles&gt;&lt;periodical&gt;&lt;full-title&gt;Maternal and child health journal&lt;/full-title&gt;&lt;/periodical&gt;&lt;pages&gt;1202-1211&lt;/pages&gt;&lt;volume&gt;19&lt;/volume&gt;&lt;number&gt;6&lt;/number&gt;&lt;dates&gt;&lt;year&gt;2015&lt;/year&gt;&lt;/dates&gt;&lt;isbn&gt;1092-7875&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0]</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9-12/09</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tudy of maternal age and delivery complications using NIS data</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10929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67</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841"/>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heng (2007)</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Cheng&lt;/Author&gt;&lt;Year&gt;2007&lt;/Year&gt;&lt;RecNum&gt;139&lt;/RecNum&gt;&lt;DisplayText&gt;[11]&lt;/DisplayText&gt;&lt;record&gt;&lt;rec-number&gt;139&lt;/rec-number&gt;&lt;foreign-keys&gt;&lt;key app="EN" db-id="p0vvas02tapp2jexe2m5atft9ezprspa99zs" timestamp="1557851773"&gt;139&lt;/key&gt;&lt;/foreign-keys&gt;&lt;ref-type name="Journal Article"&gt;17&lt;/ref-type&gt;&lt;contributors&gt;&lt;authors&gt;&lt;author&gt;Cheng, Yvonne W&lt;/author&gt;&lt;author&gt;Hopkins, Linda M&lt;/author&gt;&lt;author&gt;Laros Jr, Russell K&lt;/author&gt;&lt;author&gt;Caughey, Aaron B&lt;/author&gt;&lt;/authors&gt;&lt;/contributors&gt;&lt;titles&gt;&lt;title&gt;Duration of the second stage of labor in multiparous women: maternal and neonatal outcomes&lt;/title&gt;&lt;secondary-title&gt;American Journal of Obstetrics and Gynecology&lt;/secondary-title&gt;&lt;/titles&gt;&lt;periodical&gt;&lt;full-title&gt;American journal of obstetrics and gynecology&lt;/full-title&gt;&lt;/periodical&gt;&lt;pages&gt;585. e1-585. e6&lt;/pages&gt;&lt;volume&gt;196&lt;/volume&gt;&lt;number&gt;6&lt;/number&gt;&lt;dates&gt;&lt;year&gt;2007&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1]</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1-12/02</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on chorioamnionitis from a study of maternal and </w:t>
            </w:r>
            <w:proofErr w:type="spellStart"/>
            <w:r w:rsidRPr="00203B6B">
              <w:rPr>
                <w:rFonts w:ascii="Times New Roman" w:eastAsia="Times New Roman" w:hAnsi="Times New Roman" w:cs="Times New Roman"/>
                <w:color w:val="000000"/>
                <w:sz w:val="16"/>
                <w:szCs w:val="16"/>
                <w:lang w:eastAsia="en-GB"/>
              </w:rPr>
              <w:t>newborn</w:t>
            </w:r>
            <w:proofErr w:type="spellEnd"/>
            <w:r w:rsidRPr="00203B6B">
              <w:rPr>
                <w:rFonts w:ascii="Times New Roman" w:eastAsia="Times New Roman" w:hAnsi="Times New Roman" w:cs="Times New Roman"/>
                <w:color w:val="000000"/>
                <w:sz w:val="16"/>
                <w:szCs w:val="16"/>
                <w:lang w:eastAsia="en-GB"/>
              </w:rPr>
              <w:t xml:space="preserve"> outcomes by duration of second stage of labour. Multiparous women with livebirths at term in one hospital.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158</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28</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97"/>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lastRenderedPageBreak/>
              <w:t>Cheng (2010)</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Cheng&lt;/Author&gt;&lt;Year&gt;2010&lt;/Year&gt;&lt;RecNum&gt;140&lt;/RecNum&gt;&lt;DisplayText&gt;[12]&lt;/DisplayText&gt;&lt;record&gt;&lt;rec-number&gt;140&lt;/rec-number&gt;&lt;foreign-keys&gt;&lt;key app="EN" db-id="p0vvas02tapp2jexe2m5atft9ezprspa99zs" timestamp="1557851793"&gt;140&lt;/key&gt;&lt;/foreign-keys&gt;&lt;ref-type name="Journal Article"&gt;17&lt;/ref-type&gt;&lt;contributors&gt;&lt;authors&gt;&lt;author&gt;Cheng, Yvonne W&lt;/author&gt;&lt;author&gt;Shaffer, Brian L&lt;/author&gt;&lt;author&gt;Bryant, Allison S&lt;/author&gt;&lt;author&gt;Caughey, Aaron B&lt;/author&gt;&lt;/authors&gt;&lt;/contributors&gt;&lt;titles&gt;&lt;title&gt;Length of the first stage of labor and associated perinatal outcomes in nulliparous women&lt;/title&gt;&lt;secondary-title&gt;Obstetrics &amp;amp; Gynecology&lt;/secondary-title&gt;&lt;/titles&gt;&lt;periodical&gt;&lt;full-title&gt;Obstetrics &amp;amp; Gynecology&lt;/full-title&gt;&lt;/periodical&gt;&lt;pages&gt;1127-1135&lt;/pages&gt;&lt;volume&gt;116&lt;/volume&gt;&lt;number&gt;5&lt;/number&gt;&lt;dates&gt;&lt;year&gt;2010&lt;/year&gt;&lt;/dates&gt;&lt;isbn&gt;0029-784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2]</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0-07/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igns of chorioamnionitis extracted from medical records from a study of perinatal outcomes by duration of first stage of labour. Nulliparous women with live, term births at 1 hospital.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661</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56</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495"/>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Danilack</w:t>
            </w:r>
            <w:proofErr w:type="spellEnd"/>
            <w:r w:rsidRPr="00203B6B">
              <w:rPr>
                <w:rFonts w:ascii="Times New Roman" w:eastAsia="Times New Roman" w:hAnsi="Times New Roman" w:cs="Times New Roman"/>
                <w:color w:val="000000"/>
                <w:sz w:val="16"/>
                <w:szCs w:val="16"/>
                <w:lang w:eastAsia="en-GB"/>
              </w:rPr>
              <w:t xml:space="preserve"> (2015)</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Danilack&lt;/Author&gt;&lt;Year&gt;2015&lt;/Year&gt;&lt;RecNum&gt;142&lt;/RecNum&gt;&lt;DisplayText&gt;[13]&lt;/DisplayText&gt;&lt;record&gt;&lt;rec-number&gt;142&lt;/rec-number&gt;&lt;foreign-keys&gt;&lt;key app="EN" db-id="p0vvas02tapp2jexe2m5atft9ezprspa99zs" timestamp="1557851840"&gt;142&lt;/key&gt;&lt;/foreign-keys&gt;&lt;ref-type name="Journal Article"&gt;17&lt;/ref-type&gt;&lt;contributors&gt;&lt;authors&gt;&lt;author&gt;Danilack, Valery A&lt;/author&gt;&lt;author&gt;Nunes, Anthony P&lt;/author&gt;&lt;author&gt;Phipps, Maureen G&lt;/author&gt;&lt;/authors&gt;&lt;/contributors&gt;&lt;titles&gt;&lt;title&gt;Unexpected complications of low-risk pregnancies in the United States&lt;/title&gt;&lt;secondary-title&gt;American Journal of Obstetrics and Gynecology&lt;/secondary-title&gt;&lt;/titles&gt;&lt;periodical&gt;&lt;full-title&gt;American journal of obstetrics and gynecology&lt;/full-title&gt;&lt;/periodical&gt;&lt;pages&gt;809. e1-809. e6&lt;/pages&gt;&lt;volume&gt;212&lt;/volume&gt;&lt;number&gt;6&lt;/number&gt;&lt;dates&gt;&lt;year&gt;2015&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3]</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11-12/13</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horioamnionitis on birth certificates of all low-risk women delivering in the US</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458616</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9</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489"/>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Dotters-Katz (2015)</w:t>
            </w:r>
            <w:r>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Dotters-Katz&lt;/Author&gt;&lt;Year&gt;2015&lt;/Year&gt;&lt;RecNum&gt;233&lt;/RecNum&gt;&lt;DisplayText&gt;[14]&lt;/DisplayText&gt;&lt;record&gt;&lt;rec-number&gt;233&lt;/rec-number&gt;&lt;foreign-keys&gt;&lt;key app="EN" db-id="p0vvas02tapp2jexe2m5atft9ezprspa99zs" timestamp="1568735100"&gt;233&lt;/key&gt;&lt;/foreign-keys&gt;&lt;ref-type name="Journal Article"&gt;17&lt;/ref-type&gt;&lt;contributors&gt;&lt;authors&gt;&lt;author&gt;Dotters-Katz, SK&lt;/author&gt;&lt;author&gt;Patel, E&lt;/author&gt;&lt;author&gt;Grotegut, CA&lt;/author&gt;&lt;author&gt;Heine, RP&lt;/author&gt;&lt;/authors&gt;&lt;/contributors&gt;&lt;titles&gt;&lt;title&gt;Acute infectious morbidity in multiple gestation&lt;/title&gt;&lt;secondary-title&gt;Infectious Diseases in Obstetrics and Gynecology&lt;/secondary-title&gt;&lt;/titles&gt;&lt;periodical&gt;&lt;full-title&gt;Infectious diseases in obstetrics and gynecology&lt;/full-title&gt;&lt;/periodical&gt;&lt;pages&gt;173261-173261&lt;/pages&gt;&lt;volume&gt;2015&lt;/volume&gt;&lt;dates&gt;&lt;year&gt;2015&lt;/year&gt;&lt;/dates&gt;&lt;isbn&gt;1064-7449&lt;/isbn&gt;&lt;urls&gt;&lt;/urls&gt;&lt;/record&gt;&lt;/Cite&gt;&lt;/EndNote&gt;</w:instrText>
            </w:r>
            <w:r>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4]</w:t>
            </w:r>
            <w:r>
              <w:rPr>
                <w:rFonts w:ascii="Times New Roman" w:eastAsia="Times New Roman" w:hAnsi="Times New Roman" w:cs="Times New Roman"/>
                <w:color w:val="000000"/>
                <w:sz w:val="16"/>
                <w:szCs w:val="16"/>
                <w:lang w:eastAsia="en-GB"/>
              </w:rPr>
              <w:fldChar w:fldCharType="end"/>
            </w:r>
            <w:r w:rsidRPr="00203B6B">
              <w:rPr>
                <w:rFonts w:ascii="Times New Roman" w:eastAsia="Times New Roman" w:hAnsi="Times New Roman" w:cs="Times New Roman"/>
                <w:color w:val="000000"/>
                <w:sz w:val="16"/>
                <w:szCs w:val="16"/>
                <w:lang w:eastAsia="en-GB"/>
              </w:rPr>
              <w:t xml:space="preserve"> </w:t>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8-12/10</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tudy of infection in multiple versus single gestation using NIS data</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524118*</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58</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96"/>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Edwards (2015)</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Edwards&lt;/Author&gt;&lt;Year&gt;2015&lt;/Year&gt;&lt;RecNum&gt;153&lt;/RecNum&gt;&lt;DisplayText&gt;[15]&lt;/DisplayText&gt;&lt;record&gt;&lt;rec-number&gt;153&lt;/rec-number&gt;&lt;foreign-keys&gt;&lt;key app="EN" db-id="p0vvas02tapp2jexe2m5atft9ezprspa99zs" timestamp="1557852233"&gt;153&lt;/key&gt;&lt;/foreign-keys&gt;&lt;ref-type name="Journal Article"&gt;17&lt;/ref-type&gt;&lt;contributors&gt;&lt;authors&gt;&lt;author&gt;Edwards, Sian E&lt;/author&gt;&lt;author&gt;Grobman, William A&lt;/author&gt;&lt;author&gt;Lappen, Justin R&lt;/author&gt;&lt;author&gt;Winter, Cathy&lt;/author&gt;&lt;author&gt;Fox, Robert&lt;/author&gt;&lt;author&gt;Lenguerrand, Erik&lt;/author&gt;&lt;author&gt;Draycott, Timothy&lt;/author&gt;&lt;/authors&gt;&lt;/contributors&gt;&lt;titles&gt;&lt;title&gt;Modified obstetric early warning scoring systems (MOEWS): validating the diagnostic performance for severe sepsis in women with chorioamnionitis&lt;/title&gt;&lt;secondary-title&gt;American Journal of Obstetrics and Gynecology&lt;/secondary-title&gt;&lt;/titles&gt;&lt;periodical&gt;&lt;full-title&gt;American journal of obstetrics and gynecology&lt;/full-title&gt;&lt;/periodical&gt;&lt;pages&gt;536. e1-536. e8&lt;/pages&gt;&lt;volume&gt;212&lt;/volume&gt;&lt;number&gt;4&lt;/number&gt;&lt;dates&gt;&lt;year&gt;2015&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5]</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6/06-11/07</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igns of chorioamnionitis extracted from maternal medical records for a study of an early warning system for severe sepsis at one hospital.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5027</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08</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48"/>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Geller (2010)</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Geller&lt;/Author&gt;&lt;Year&gt;2010&lt;/Year&gt;&lt;RecNum&gt;159&lt;/RecNum&gt;&lt;DisplayText&gt;[16]&lt;/DisplayText&gt;&lt;record&gt;&lt;rec-number&gt;159&lt;/rec-number&gt;&lt;foreign-keys&gt;&lt;key app="EN" db-id="p0vvas02tapp2jexe2m5atft9ezprspa99zs" timestamp="1557853719"&gt;159&lt;/key&gt;&lt;/foreign-keys&gt;&lt;ref-type name="Journal Article"&gt;17&lt;/ref-type&gt;&lt;contributors&gt;&lt;authors&gt;&lt;author&gt;Geller, Elizabeth J&lt;/author&gt;&lt;author&gt;Wu, Jennifer M&lt;/author&gt;&lt;author&gt;Jannelli, Mary L&lt;/author&gt;&lt;author&gt;Nguyen, Thao V&lt;/author&gt;&lt;author&gt;Visco, Anthony G&lt;/author&gt;&lt;/authors&gt;&lt;/contributors&gt;&lt;titles&gt;&lt;title&gt;Maternal outcomes associated with planned vaginal versus planned primary cesarean delivery&lt;/title&gt;&lt;secondary-title&gt;American Journal of Perinatology&lt;/secondary-title&gt;&lt;/titles&gt;&lt;periodical&gt;&lt;full-title&gt;American journal of perinatology&lt;/full-title&gt;&lt;/periodical&gt;&lt;pages&gt;675-684&lt;/pages&gt;&lt;volume&gt;27&lt;/volume&gt;&lt;number&gt;09&lt;/number&gt;&lt;dates&gt;&lt;year&gt;2010&lt;/year&gt;&lt;/dates&gt;&lt;isbn&gt;0735-1631&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6]</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95-2005</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Intrapartum fever extracted from medical records for study of maternal outcomes and planned mode of birth at one hospital. Low-risk, nulliparous women delivering at term</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048</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5.74</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558"/>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Getahun</w:t>
            </w:r>
            <w:proofErr w:type="spellEnd"/>
            <w:r w:rsidRPr="00203B6B">
              <w:rPr>
                <w:rFonts w:ascii="Times New Roman" w:eastAsia="Times New Roman" w:hAnsi="Times New Roman" w:cs="Times New Roman"/>
                <w:color w:val="000000"/>
                <w:sz w:val="16"/>
                <w:szCs w:val="16"/>
                <w:lang w:eastAsia="en-GB"/>
              </w:rPr>
              <w:t xml:space="preserve"> (2010)</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Getahun&lt;/Author&gt;&lt;Year&gt;2010&lt;/Year&gt;&lt;RecNum&gt;160&lt;/RecNum&gt;&lt;DisplayText&gt;[17]&lt;/DisplayText&gt;&lt;record&gt;&lt;rec-number&gt;160&lt;/rec-number&gt;&lt;foreign-keys&gt;&lt;key app="EN" db-id="p0vvas02tapp2jexe2m5atft9ezprspa99zs" timestamp="1557853743"&gt;160&lt;/key&gt;&lt;/foreign-keys&gt;&lt;ref-type name="Journal Article"&gt;17&lt;/ref-type&gt;&lt;contributors&gt;&lt;authors&gt;&lt;author&gt;Getahun, Darios&lt;/author&gt;&lt;author&gt;Strickland, Daniel&lt;/author&gt;&lt;author&gt;Zeiger, Robert S&lt;/author&gt;&lt;author&gt;Fassett, Michael J&lt;/author&gt;&lt;author&gt;Chen, Wansu&lt;/author&gt;&lt;author&gt;Rhoads, George G&lt;/author&gt;&lt;author&gt;Jacobsen, Steven J&lt;/author&gt;&lt;/authors&gt;&lt;/contributors&gt;&lt;titles&gt;&lt;title&gt;Effect of chorioamnionitis on early childhood asthma&lt;/title&gt;&lt;secondary-title&gt;Archives of Pediatrics &amp;amp; Adolescent Medicine&lt;/secondary-title&gt;&lt;/titles&gt;&lt;periodical&gt;&lt;full-title&gt;Archives of pediatrics &amp;amp; adolescent medicine&lt;/full-title&gt;&lt;/periodical&gt;&lt;pages&gt;187-192&lt;/pages&gt;&lt;volume&gt;164&lt;/volume&gt;&lt;number&gt;2&lt;/number&gt;&lt;dates&gt;&lt;year&gt;2010&lt;/year&gt;&lt;/dates&gt;&lt;isbn&gt;1072-4710&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7]</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1-12/07</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for study of effect of chorioamnionitis on childhood asthma at KPMP hospitals. Only includes infants who became health plan members.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97852</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20</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Getahun</w:t>
            </w:r>
            <w:proofErr w:type="spellEnd"/>
            <w:r w:rsidRPr="00203B6B">
              <w:rPr>
                <w:rFonts w:ascii="Times New Roman" w:eastAsia="Times New Roman" w:hAnsi="Times New Roman" w:cs="Times New Roman"/>
                <w:color w:val="000000"/>
                <w:sz w:val="16"/>
                <w:szCs w:val="16"/>
                <w:lang w:eastAsia="en-GB"/>
              </w:rPr>
              <w:t xml:space="preserve"> (2013)</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Getahun&lt;/Author&gt;&lt;Year&gt;2013&lt;/Year&gt;&lt;RecNum&gt;156&lt;/RecNum&gt;&lt;DisplayText&gt;[18]&lt;/DisplayText&gt;&lt;record&gt;&lt;rec-number&gt;156&lt;/rec-number&gt;&lt;foreign-keys&gt;&lt;key app="EN" db-id="p0vvas02tapp2jexe2m5atft9ezprspa99zs" timestamp="1557852311"&gt;156&lt;/key&gt;&lt;/foreign-keys&gt;&lt;ref-type name="Journal Article"&gt;17&lt;/ref-type&gt;&lt;contributors&gt;&lt;authors&gt;&lt;author&gt;Getahun, Darios&lt;/author&gt;&lt;/authors&gt;&lt;/contributors&gt;&lt;titles&gt;&lt;title&gt;Temporal trends in chorioamnionitis by maternal race/ethnicity and gestational age (1995–2010)&lt;/title&gt;&lt;secondary-title&gt;International Journal of Reproductive Medicine&lt;/secondary-title&gt;&lt;/titles&gt;&lt;periodical&gt;&lt;full-title&gt;International journal of reproductive medicine&lt;/full-title&gt;&lt;/periodical&gt;&lt;pages&gt;6 pages&lt;/pages&gt;&lt;volume&gt;2013&lt;/volume&gt;&lt;number&gt;Article ID 906467&lt;/number&gt;&lt;dates&gt;&lt;year&gt;2013&lt;/year&gt;&lt;/dates&gt;&lt;urls&gt;&lt;related-urls&gt;&lt;url&gt;https://doi.org/10.1155/2013/906467.&lt;/url&gt;&lt;/related-urls&gt;&lt;/urls&gt;&lt;electronic-resource-num&gt;https://doi.org/10.1155/2013/906467&lt;/electronic-resource-num&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8]</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5-12/10</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f temporal trends in chorioamnionitis in KPMP hospitals.</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71821</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12</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Grotegut</w:t>
            </w:r>
            <w:proofErr w:type="spellEnd"/>
            <w:r w:rsidRPr="00203B6B">
              <w:rPr>
                <w:rFonts w:ascii="Times New Roman" w:eastAsia="Times New Roman" w:hAnsi="Times New Roman" w:cs="Times New Roman"/>
                <w:color w:val="000000"/>
                <w:sz w:val="16"/>
                <w:szCs w:val="16"/>
                <w:lang w:eastAsia="en-GB"/>
              </w:rPr>
              <w:t xml:space="preserve"> (2008)</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Grotegut&lt;/Author&gt;&lt;Year&gt;2008&lt;/Year&gt;&lt;RecNum&gt;164&lt;/RecNum&gt;&lt;DisplayText&gt;[19]&lt;/DisplayText&gt;&lt;record&gt;&lt;rec-number&gt;164&lt;/rec-number&gt;&lt;foreign-keys&gt;&lt;key app="EN" db-id="p0vvas02tapp2jexe2m5atft9ezprspa99zs" timestamp="1557853845"&gt;164&lt;/key&gt;&lt;/foreign-keys&gt;&lt;ref-type name="Journal Article"&gt;17&lt;/ref-type&gt;&lt;contributors&gt;&lt;authors&gt;&lt;author&gt;Grotegut, Chad A&lt;/author&gt;&lt;author&gt;Tatineni, Harati&lt;/author&gt;&lt;author&gt;Dandolu, Vani&lt;/author&gt;&lt;author&gt;Whiteman, Valerie E&lt;/author&gt;&lt;author&gt;Katari, Sunita&lt;/author&gt;&lt;author&gt;Geifman-Holtzman, Ossie&lt;/author&gt;&lt;/authors&gt;&lt;/contributors&gt;&lt;titles&gt;&lt;title&gt;Obstetric outcomes with a false-positive one-hour glucose challenge test by the Carpenter-Coustan criteria&lt;/title&gt;&lt;secondary-title&gt;The Journal of Maternal-Fetal &amp;amp; Neonatal Medicine&lt;/secondary-title&gt;&lt;/titles&gt;&lt;periodical&gt;&lt;full-title&gt;The Journal of Maternal-Fetal &amp;amp; Neonatal Medicine&lt;/full-title&gt;&lt;/periodical&gt;&lt;pages&gt;315-320&lt;/pages&gt;&lt;volume&gt;21&lt;/volume&gt;&lt;number&gt;5&lt;/number&gt;&lt;dates&gt;&lt;year&gt;2008&lt;/year&gt;&lt;/dates&gt;&lt;isbn&gt;1476-705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19]</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3-06/05</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obstetric outcomes with false-positive glucose challenge test (GCT) at 1 hospital. Normal GCT only</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6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61</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King (2012)</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King&lt;/Author&gt;&lt;Year&gt;2012&lt;/Year&gt;&lt;RecNum&gt;177&lt;/RecNum&gt;&lt;DisplayText&gt;[20]&lt;/DisplayText&gt;&lt;record&gt;&lt;rec-number&gt;177&lt;/rec-number&gt;&lt;foreign-keys&gt;&lt;key app="EN" db-id="p0vvas02tapp2jexe2m5atft9ezprspa99zs" timestamp="1558349941"&gt;177&lt;/key&gt;&lt;/foreign-keys&gt;&lt;ref-type name="Journal Article"&gt;17&lt;/ref-type&gt;&lt;contributors&gt;&lt;authors&gt;&lt;author&gt;King, Jennifer R&lt;/author&gt;&lt;author&gt;Korst, Lisa M&lt;/author&gt;&lt;author&gt;Miller, David A&lt;/author&gt;&lt;author&gt;Ouzounian, Joseph G&lt;/author&gt;&lt;/authors&gt;&lt;/contributors&gt;&lt;titles&gt;&lt;title&gt;Increased composite maternal and neonatal morbidity associated with ultrasonographically suspected fetal macrosomia&lt;/title&gt;&lt;secondary-title&gt;The Journal of Maternal-Fetal &amp;amp; Neonatal Medicine&lt;/secondary-title&gt;&lt;/titles&gt;&lt;periodical&gt;&lt;full-title&gt;The Journal of Maternal-Fetal &amp;amp; Neonatal Medicine&lt;/full-title&gt;&lt;/periodical&gt;&lt;pages&gt;1953-1959&lt;/pages&gt;&lt;volume&gt;25&lt;/volume&gt;&lt;number&gt;10&lt;/number&gt;&lt;dates&gt;&lt;year&gt;2012&lt;/year&gt;&lt;/dates&gt;&lt;isbn&gt;1476-705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0]</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8/95-02/04</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aternal and Neonatal morbidity using the perinatal database at 1 hospital. Live births at term.</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4406</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85</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572"/>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Magann</w:t>
            </w:r>
            <w:proofErr w:type="spellEnd"/>
            <w:r w:rsidRPr="00203B6B">
              <w:rPr>
                <w:rFonts w:ascii="Times New Roman" w:eastAsia="Times New Roman" w:hAnsi="Times New Roman" w:cs="Times New Roman"/>
                <w:color w:val="000000"/>
                <w:sz w:val="16"/>
                <w:szCs w:val="16"/>
                <w:lang w:eastAsia="en-GB"/>
              </w:rPr>
              <w:t xml:space="preserve"> (2008)</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Magann&lt;/Author&gt;&lt;Year&gt;2008&lt;/Year&gt;&lt;RecNum&gt;191&lt;/RecNum&gt;&lt;DisplayText&gt;[21]&lt;/DisplayText&gt;&lt;record&gt;&lt;rec-number&gt;191&lt;/rec-number&gt;&lt;foreign-keys&gt;&lt;key app="EN" db-id="p0vvas02tapp2jexe2m5atft9ezprspa99zs" timestamp="1558350873"&gt;191&lt;/key&gt;&lt;/foreign-keys&gt;&lt;ref-type name="Journal Article"&gt;17&lt;/ref-type&gt;&lt;contributors&gt;&lt;authors&gt;&lt;author&gt;Magann, Everett F&lt;/author&gt;&lt;author&gt;Doherty, Dorota A&lt;/author&gt;&lt;author&gt;Briery, Christian M&lt;/author&gt;&lt;author&gt;Niederhauser, Amy&lt;/author&gt;&lt;author&gt;Chauhan, Suneet P&lt;/author&gt;&lt;author&gt;Morrison, John C&lt;/author&gt;&lt;/authors&gt;&lt;/contributors&gt;&lt;titles&gt;&lt;title&gt;Obstetric characteristics for a prolonged third stage of labor and risk for postpartum hemorrhage&lt;/title&gt;&lt;secondary-title&gt;Gynecologic and obstetric investigation&lt;/secondary-title&gt;&lt;/titles&gt;&lt;periodical&gt;&lt;full-title&gt;Gynecologic and obstetric investigation&lt;/full-title&gt;&lt;/periodical&gt;&lt;pages&gt;201-205&lt;/pages&gt;&lt;volume&gt;65&lt;/volume&gt;&lt;number&gt;3&lt;/number&gt;&lt;dates&gt;&lt;year&gt;2008&lt;/year&gt;&lt;/dates&gt;&lt;isbn&gt;0378-734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1]</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3/04-02/05</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Obstetric characteristics for prolonged third stage of labour. Source of data unclear. Vaginal deliveries at a naval medical centre.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607</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18</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alloy (2014)</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Malloy&lt;/Author&gt;&lt;Year&gt;2014&lt;/Year&gt;&lt;RecNum&gt;193&lt;/RecNum&gt;&lt;DisplayText&gt;[22]&lt;/DisplayText&gt;&lt;record&gt;&lt;rec-number&gt;193&lt;/rec-number&gt;&lt;foreign-keys&gt;&lt;key app="EN" db-id="p0vvas02tapp2jexe2m5atft9ezprspa99zs" timestamp="1558350958"&gt;193&lt;/key&gt;&lt;/foreign-keys&gt;&lt;ref-type name="Journal Article"&gt;17&lt;/ref-type&gt;&lt;contributors&gt;&lt;authors&gt;&lt;author&gt;Malloy, MH&lt;/author&gt;&lt;/authors&gt;&lt;/contributors&gt;&lt;titles&gt;&lt;title&gt;Chorioamnionitis: epidemiology of newborn management and outcome United States 2008&lt;/title&gt;&lt;secondary-title&gt;Journal of Perinatology&lt;/secondary-title&gt;&lt;/titles&gt;&lt;periodical&gt;&lt;full-title&gt;Journal of Perinatology&lt;/full-title&gt;&lt;/periodical&gt;&lt;pages&gt;611&lt;/pages&gt;&lt;volume&gt;34&lt;/volume&gt;&lt;number&gt;8&lt;/number&gt;&lt;dates&gt;&lt;year&gt;2014&lt;/year&gt;&lt;/dates&gt;&lt;isbn&gt;1476-5543&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2]</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8-12/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Birth certificate data for study of chorioamnionitis and </w:t>
            </w:r>
            <w:proofErr w:type="spellStart"/>
            <w:r w:rsidRPr="00203B6B">
              <w:rPr>
                <w:rFonts w:ascii="Times New Roman" w:eastAsia="Times New Roman" w:hAnsi="Times New Roman" w:cs="Times New Roman"/>
                <w:color w:val="000000"/>
                <w:sz w:val="16"/>
                <w:szCs w:val="16"/>
                <w:lang w:eastAsia="en-GB"/>
              </w:rPr>
              <w:t>newborn</w:t>
            </w:r>
            <w:proofErr w:type="spellEnd"/>
            <w:r w:rsidRPr="00203B6B">
              <w:rPr>
                <w:rFonts w:ascii="Times New Roman" w:eastAsia="Times New Roman" w:hAnsi="Times New Roman" w:cs="Times New Roman"/>
                <w:color w:val="000000"/>
                <w:sz w:val="16"/>
                <w:szCs w:val="16"/>
                <w:lang w:eastAsia="en-GB"/>
              </w:rPr>
              <w:t xml:space="preserve"> outcomes. Live, term births across the US</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224406</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99</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3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atsuda (2011)</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Matsuda&lt;/Author&gt;&lt;Year&gt;2011&lt;/Year&gt;&lt;RecNum&gt;195&lt;/RecNum&gt;&lt;DisplayText&gt;[23]&lt;/DisplayText&gt;&lt;record&gt;&lt;rec-number&gt;195&lt;/rec-number&gt;&lt;foreign-keys&gt;&lt;key app="EN" db-id="p0vvas02tapp2jexe2m5atft9ezprspa99zs" timestamp="1558351023"&gt;195&lt;/key&gt;&lt;/foreign-keys&gt;&lt;ref-type name="Journal Article"&gt;17&lt;/ref-type&gt;&lt;contributors&gt;&lt;authors&gt;&lt;author&gt;Matsuda, Yoshio&lt;/author&gt;&lt;author&gt;Kawamichi, Yayoi&lt;/author&gt;&lt;author&gt;Hayashi, Kunihiko&lt;/author&gt;&lt;author&gt;Shiozaki, Arihiro&lt;/author&gt;&lt;author&gt;Satoh, Shoji&lt;/author&gt;&lt;author&gt;Saito, Shigeru&lt;/author&gt;&lt;/authors&gt;&lt;/contributors&gt;&lt;titles&gt;&lt;title&gt;Impact of maternal age on the incidence of obstetrical complications in Japan&lt;/title&gt;&lt;secondary-title&gt;Journal of Obstetrics and Gynaecology Research&lt;/secondary-title&gt;&lt;/titles&gt;&lt;periodical&gt;&lt;full-title&gt;Journal of Obstetrics and Gynaecology Research&lt;/full-title&gt;&lt;/periodical&gt;&lt;pages&gt;1409-1414&lt;/pages&gt;&lt;volume&gt;37&lt;/volume&gt;&lt;number&gt;10&lt;/number&gt;&lt;dates&gt;&lt;year&gt;2011&lt;/year&gt;&lt;/dates&gt;&lt;isbn&gt;1341-807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3]</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001-2005</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Japan</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Data from perinatal registry network of 125 centres. </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42715</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3</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Nelson (2014)</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Nelson&lt;/Author&gt;&lt;Year&gt;2014&lt;/Year&gt;&lt;RecNum&gt;198&lt;/RecNum&gt;&lt;DisplayText&gt;[24]&lt;/DisplayText&gt;&lt;record&gt;&lt;rec-number&gt;198&lt;/rec-number&gt;&lt;foreign-keys&gt;&lt;key app="EN" db-id="p0vvas02tapp2jexe2m5atft9ezprspa99zs" timestamp="1558351116"&gt;198&lt;/key&gt;&lt;/foreign-keys&gt;&lt;ref-type name="Journal Article"&gt;17&lt;/ref-type&gt;&lt;contributors&gt;&lt;authors&gt;&lt;author&gt;Nelson, David B&lt;/author&gt;&lt;author&gt;Lucke, Ashley M&lt;/author&gt;&lt;author&gt;McIntire, Donald D&lt;/author&gt;&lt;author&gt;Sánchez, Pablo J&lt;/author&gt;&lt;author&gt;Leveno, Kenneth J&lt;/author&gt;&lt;author&gt;Chalak, Lina F&lt;/author&gt;&lt;/authors&gt;&lt;/contributors&gt;&lt;titles&gt;&lt;title&gt;Obstetric antecedents to body-cooling treatment of the newborn infant&lt;/title&gt;&lt;secondary-title&gt;American Journal of Obstetrics and Gynecology&lt;/secondary-title&gt;&lt;/titles&gt;&lt;periodical&gt;&lt;full-title&gt;American journal of obstetrics and gynecology&lt;/full-title&gt;&lt;/periodical&gt;&lt;pages&gt;155. e1-155. e6&lt;/pages&gt;&lt;volume&gt;211&lt;/volume&gt;&lt;number&gt;2&lt;/number&gt;&lt;dates&gt;&lt;year&gt;2014&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4]</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11</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Study of obstetric risk factors for </w:t>
            </w:r>
            <w:proofErr w:type="spellStart"/>
            <w:r w:rsidRPr="00203B6B">
              <w:rPr>
                <w:rFonts w:ascii="Times New Roman" w:eastAsia="Times New Roman" w:hAnsi="Times New Roman" w:cs="Times New Roman"/>
                <w:color w:val="000000"/>
                <w:sz w:val="16"/>
                <w:szCs w:val="16"/>
                <w:lang w:eastAsia="en-GB"/>
              </w:rPr>
              <w:t>newborn</w:t>
            </w:r>
            <w:proofErr w:type="spellEnd"/>
            <w:r w:rsidRPr="00203B6B">
              <w:rPr>
                <w:rFonts w:ascii="Times New Roman" w:eastAsia="Times New Roman" w:hAnsi="Times New Roman" w:cs="Times New Roman"/>
                <w:color w:val="000000"/>
                <w:sz w:val="16"/>
                <w:szCs w:val="16"/>
                <w:lang w:eastAsia="en-GB"/>
              </w:rPr>
              <w:t xml:space="preserve"> complications. Source of data unclear. Live, term births at 1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86371</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61</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51"/>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Osmundson</w:t>
            </w:r>
            <w:proofErr w:type="spellEnd"/>
            <w:r w:rsidRPr="00203B6B">
              <w:rPr>
                <w:rFonts w:ascii="Times New Roman" w:eastAsia="Times New Roman" w:hAnsi="Times New Roman" w:cs="Times New Roman"/>
                <w:color w:val="000000"/>
                <w:sz w:val="16"/>
                <w:szCs w:val="16"/>
                <w:lang w:eastAsia="en-GB"/>
              </w:rPr>
              <w:t xml:space="preserve"> (2011)</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Osmundson&lt;/Author&gt;&lt;Year&gt;2011&lt;/Year&gt;&lt;RecNum&gt;203&lt;/RecNum&gt;&lt;DisplayText&gt;[25]&lt;/DisplayText&gt;&lt;record&gt;&lt;rec-number&gt;203&lt;/rec-number&gt;&lt;foreign-keys&gt;&lt;key app="EN" db-id="p0vvas02tapp2jexe2m5atft9ezprspa99zs" timestamp="1558351370"&gt;203&lt;/key&gt;&lt;/foreign-keys&gt;&lt;ref-type name="Journal Article"&gt;17&lt;/ref-type&gt;&lt;contributors&gt;&lt;authors&gt;&lt;author&gt;Osmundson, Sarah&lt;/author&gt;&lt;author&gt;Ou-Yang, Robin J&lt;/author&gt;&lt;author&gt;Grobman, William A&lt;/author&gt;&lt;/authors&gt;&lt;/contributors&gt;&lt;titles&gt;&lt;title&gt;Elective induction compared with expectant management in nulliparous women with an unfavorable cervix&lt;/title&gt;&lt;secondary-title&gt;Obstetrics &amp;amp; Gynecology&lt;/secondary-title&gt;&lt;/titles&gt;&lt;periodical&gt;&lt;full-title&gt;Obstetrics &amp;amp; Gynecology&lt;/full-title&gt;&lt;/periodical&gt;&lt;pages&gt;583-587&lt;/pages&gt;&lt;volume&gt;117&lt;/volume&gt;&lt;number&gt;3&lt;/number&gt;&lt;dates&gt;&lt;year&gt;2011&lt;/year&gt;&lt;/dates&gt;&lt;isbn&gt;0029-784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5]</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7/06-06/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chorioamnionitis for a sample of low-risk women managed expectantly (not induced) at 39 weeks gestation in 1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2</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61</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00"/>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lastRenderedPageBreak/>
              <w:t>Shah (2011)</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Shah&lt;/Author&gt;&lt;Year&gt;2011&lt;/Year&gt;&lt;RecNum&gt;212&lt;/RecNum&gt;&lt;DisplayText&gt;[26]&lt;/DisplayText&gt;&lt;record&gt;&lt;rec-number&gt;212&lt;/rec-number&gt;&lt;foreign-keys&gt;&lt;key app="EN" db-id="p0vvas02tapp2jexe2m5atft9ezprspa99zs" timestamp="1558351729"&gt;212&lt;/key&gt;&lt;/foreign-keys&gt;&lt;ref-type name="Journal Article"&gt;17&lt;/ref-type&gt;&lt;contributors&gt;&lt;authors&gt;&lt;author&gt;Shah, Nusrat&lt;/author&gt;&lt;author&gt;Rohra, Dileep Kumar&lt;/author&gt;&lt;author&gt;Shuja, Samia&lt;/author&gt;&lt;author&gt;Liaqat, Nagina Fatima&lt;/author&gt;&lt;author&gt;Solangi, Nazir Ahmad&lt;/author&gt;&lt;author&gt;Kumar, Kelash&lt;/author&gt;&lt;author&gt;Kumar, Kapil&lt;/author&gt;&lt;author&gt;Ahuja, Kanya Lal&lt;/author&gt;&lt;author&gt;Azam, Syed Iqbal&lt;/author&gt;&lt;author&gt;Khan, Nusrat&lt;/author&gt;&lt;/authors&gt;&lt;/contributors&gt;&lt;titles&gt;&lt;title&gt;Comparision of obstetric outcome among teenage and non-teenage mothers from three tertiary care hospitals of Sindh, Pakistan&lt;/title&gt;&lt;secondary-title&gt;JPMA-Journal of the Pakistan Medical Association&lt;/secondary-title&gt;&lt;/titles&gt;&lt;periodical&gt;&lt;full-title&gt;JPMA-Journal of the Pakistan Medical Association&lt;/full-title&gt;&lt;/periodical&gt;&lt;pages&gt;963&lt;/pages&gt;&lt;volume&gt;61&lt;/volume&gt;&lt;number&gt;10&lt;/number&gt;&lt;dates&gt;&lt;year&gt;2011&lt;/year&gt;&lt;/dates&gt;&lt;isbn&gt;0030-9982&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6]</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9/08-11/08</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Pakistan</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obstetric outcomes of low-risk women at 3 hospitals. Convenience sample of women aged 20-35</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916</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76</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r w:rsidR="00126B37" w:rsidRPr="00203B6B" w:rsidTr="00B70D54">
        <w:trPr>
          <w:trHeight w:val="668"/>
        </w:trPr>
        <w:tc>
          <w:tcPr>
            <w:tcW w:w="618" w:type="pct"/>
            <w:hideMark/>
          </w:tcPr>
          <w:p w:rsidR="00126B37" w:rsidRPr="00203B6B" w:rsidRDefault="00126B37" w:rsidP="00B70D54">
            <w:pPr>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Suthee</w:t>
            </w:r>
            <w:proofErr w:type="spellEnd"/>
            <w:r w:rsidRPr="00203B6B">
              <w:rPr>
                <w:rFonts w:ascii="Times New Roman" w:eastAsia="Times New Roman" w:hAnsi="Times New Roman" w:cs="Times New Roman"/>
                <w:color w:val="000000"/>
                <w:sz w:val="16"/>
                <w:szCs w:val="16"/>
                <w:lang w:eastAsia="en-GB"/>
              </w:rPr>
              <w:t xml:space="preserve"> (2007)</w:t>
            </w:r>
            <w:r w:rsidRPr="00203B6B">
              <w:rPr>
                <w:rFonts w:ascii="Times New Roman" w:eastAsia="Times New Roman" w:hAnsi="Times New Roman" w:cs="Times New Roman"/>
                <w:color w:val="000000"/>
                <w:sz w:val="16"/>
                <w:szCs w:val="16"/>
                <w:lang w:eastAsia="en-GB"/>
              </w:rPr>
              <w:fldChar w:fldCharType="begin"/>
            </w:r>
            <w:r w:rsidR="00C34CF0">
              <w:rPr>
                <w:rFonts w:ascii="Times New Roman" w:eastAsia="Times New Roman" w:hAnsi="Times New Roman" w:cs="Times New Roman"/>
                <w:color w:val="000000"/>
                <w:sz w:val="16"/>
                <w:szCs w:val="16"/>
                <w:lang w:eastAsia="en-GB"/>
              </w:rPr>
              <w:instrText xml:space="preserve"> ADDIN EN.CITE &lt;EndNote&gt;&lt;Cite&gt;&lt;Author&gt;Suthee Panichkul&lt;/Author&gt;&lt;Year&gt;2007&lt;/Year&gt;&lt;RecNum&gt;207&lt;/RecNum&gt;&lt;DisplayText&gt;[27]&lt;/DisplayText&gt;&lt;record&gt;&lt;rec-number&gt;207&lt;/rec-number&gt;&lt;foreign-keys&gt;&lt;key app="EN" db-id="p0vvas02tapp2jexe2m5atft9ezprspa99zs" timestamp="1558351504"&gt;207&lt;/key&gt;&lt;/foreign-keys&gt;&lt;ref-type name="Journal Article"&gt;17&lt;/ref-type&gt;&lt;contributors&gt;&lt;authors&gt;&lt;author&gt;Suthee Panichkul, MD&lt;/author&gt;&lt;author&gt;Boonprasert, Kultaree&lt;/author&gt;&lt;author&gt;Komolpis, Sayomporn&lt;/author&gt;&lt;author&gt;Panichkul, Prisana&lt;/author&gt;&lt;/authors&gt;&lt;/contributors&gt;&lt;titles&gt;&lt;title&gt;The association between meconium-stained amniotic fluid and chorioamnionitis or endometritis&lt;/title&gt;&lt;secondary-title&gt;J Med Assoc Thai&lt;/secondary-title&gt;&lt;/titles&gt;&lt;periodical&gt;&lt;full-title&gt;J Med Assoc Thai&lt;/full-title&gt;&lt;/periodical&gt;&lt;pages&gt;442-7&lt;/pages&gt;&lt;volume&gt;90&lt;/volume&gt;&lt;number&gt;3&lt;/number&gt;&lt;dates&gt;&lt;year&gt;2007&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C34CF0">
              <w:rPr>
                <w:rFonts w:ascii="Times New Roman" w:eastAsia="Times New Roman" w:hAnsi="Times New Roman" w:cs="Times New Roman"/>
                <w:noProof/>
                <w:color w:val="000000"/>
                <w:sz w:val="16"/>
                <w:szCs w:val="16"/>
                <w:lang w:eastAsia="en-GB"/>
              </w:rPr>
              <w:t>[27]</w:t>
            </w:r>
            <w:r w:rsidRPr="00203B6B">
              <w:rPr>
                <w:rFonts w:ascii="Times New Roman" w:eastAsia="Times New Roman" w:hAnsi="Times New Roman" w:cs="Times New Roman"/>
                <w:color w:val="000000"/>
                <w:sz w:val="16"/>
                <w:szCs w:val="16"/>
                <w:lang w:eastAsia="en-GB"/>
              </w:rPr>
              <w:fldChar w:fldCharType="end"/>
            </w:r>
          </w:p>
        </w:tc>
        <w:tc>
          <w:tcPr>
            <w:tcW w:w="363"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9-12/03</w:t>
            </w:r>
          </w:p>
        </w:tc>
        <w:tc>
          <w:tcPr>
            <w:tcW w:w="359"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Thailand</w:t>
            </w:r>
          </w:p>
        </w:tc>
        <w:tc>
          <w:tcPr>
            <w:tcW w:w="2106"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igns of chorioamnionitis extracted from medical records in study of meconium-stained amniotic fluid and maternal infection. Low-risk women with live, term birth at 1 hospital</w:t>
            </w:r>
          </w:p>
        </w:tc>
        <w:tc>
          <w:tcPr>
            <w:tcW w:w="341" w:type="pct"/>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79</w:t>
            </w:r>
          </w:p>
        </w:tc>
        <w:tc>
          <w:tcPr>
            <w:tcW w:w="547" w:type="pct"/>
            <w:noWrap/>
            <w:hideMark/>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93</w:t>
            </w:r>
          </w:p>
        </w:tc>
        <w:tc>
          <w:tcPr>
            <w:tcW w:w="295" w:type="pct"/>
          </w:tcPr>
          <w:p w:rsidR="00126B37" w:rsidRPr="00203B6B" w:rsidRDefault="00126B37" w:rsidP="00B70D54">
            <w:pPr>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371" w:type="pct"/>
          </w:tcPr>
          <w:p w:rsidR="00126B37" w:rsidRPr="00203B6B" w:rsidRDefault="00126B37" w:rsidP="00B70D54">
            <w:pPr>
              <w:rPr>
                <w:rFonts w:ascii="Times New Roman" w:eastAsia="Times New Roman" w:hAnsi="Times New Roman" w:cs="Times New Roman"/>
                <w:color w:val="000000"/>
                <w:sz w:val="16"/>
                <w:szCs w:val="16"/>
                <w:lang w:eastAsia="en-GB"/>
              </w:rPr>
            </w:pPr>
          </w:p>
        </w:tc>
      </w:tr>
    </w:tbl>
    <w:p w:rsidR="00126B37" w:rsidRPr="00203B6B" w:rsidRDefault="00126B37" w:rsidP="00126B37">
      <w:pPr>
        <w:rPr>
          <w:rFonts w:ascii="Times New Roman" w:hAnsi="Times New Roman" w:cs="Times New Roman"/>
          <w:sz w:val="20"/>
        </w:rPr>
      </w:pPr>
      <w:r w:rsidRPr="00203B6B">
        <w:rPr>
          <w:rFonts w:ascii="Times New Roman" w:hAnsi="Times New Roman" w:cs="Times New Roman"/>
          <w:sz w:val="20"/>
        </w:rPr>
        <w:t>*Results presented are weighted percentage of US population. In meta-analysis we approximated the sample size at 20% for the NIS</w:t>
      </w:r>
      <w:r w:rsidRPr="00203B6B">
        <w:rPr>
          <w:rFonts w:ascii="Times New Roman" w:hAnsi="Times New Roman" w:cs="Times New Roman"/>
          <w:sz w:val="20"/>
        </w:rPr>
        <w:fldChar w:fldCharType="begin"/>
      </w:r>
      <w:r w:rsidR="00C34CF0">
        <w:rPr>
          <w:rFonts w:ascii="Times New Roman" w:hAnsi="Times New Roman" w:cs="Times New Roman"/>
          <w:sz w:val="20"/>
        </w:rPr>
        <w:instrText xml:space="preserve"> ADDIN EN.CITE &lt;EndNote&gt;&lt;Cite&gt;&lt;Author&gt;The Healthcare Cost and Utilization Project (HCUP)&lt;/Author&gt;&lt;Year&gt;2016&lt;/Year&gt;&lt;RecNum&gt;107&lt;/RecNum&gt;&lt;DisplayText&gt;[28]&lt;/DisplayText&gt;&lt;record&gt;&lt;rec-number&gt;107&lt;/rec-number&gt;&lt;foreign-keys&gt;&lt;key app="EN" db-id="p0vvas02tapp2jexe2m5atft9ezprspa99zs" timestamp="1557848398"&gt;107&lt;/key&gt;&lt;/foreign-keys&gt;&lt;ref-type name="Web Page"&gt;12&lt;/ref-type&gt;&lt;contributors&gt;&lt;authors&gt;&lt;author&gt;The Healthcare Cost and Utilization Project (HCUP), &lt;/author&gt;&lt;/authors&gt;&lt;/contributors&gt;&lt;titles&gt;&lt;title&gt;Overview of the National (Nationwide) Inpatient Sample (NIS)&lt;/title&gt;&lt;/titles&gt;&lt;dates&gt;&lt;year&gt;2016&lt;/year&gt;&lt;/dates&gt;&lt;urls&gt;&lt;related-urls&gt;&lt;url&gt;https://unstats.un.org/sdgs/indicators/regional-groups/&lt;/url&gt;&lt;/related-urls&gt;&lt;/urls&gt;&lt;/record&gt;&lt;/Cite&gt;&lt;/EndNote&gt;</w:instrText>
      </w:r>
      <w:r w:rsidRPr="00203B6B">
        <w:rPr>
          <w:rFonts w:ascii="Times New Roman" w:hAnsi="Times New Roman" w:cs="Times New Roman"/>
          <w:sz w:val="20"/>
        </w:rPr>
        <w:fldChar w:fldCharType="separate"/>
      </w:r>
      <w:r w:rsidR="00C34CF0">
        <w:rPr>
          <w:rFonts w:ascii="Times New Roman" w:hAnsi="Times New Roman" w:cs="Times New Roman"/>
          <w:noProof/>
          <w:sz w:val="20"/>
        </w:rPr>
        <w:t>[28]</w:t>
      </w:r>
      <w:r w:rsidRPr="00203B6B">
        <w:rPr>
          <w:rFonts w:ascii="Times New Roman" w:hAnsi="Times New Roman" w:cs="Times New Roman"/>
          <w:sz w:val="20"/>
        </w:rPr>
        <w:fldChar w:fldCharType="end"/>
      </w:r>
      <w:r w:rsidRPr="00203B6B">
        <w:rPr>
          <w:rFonts w:ascii="Times New Roman" w:hAnsi="Times New Roman" w:cs="Times New Roman"/>
          <w:sz w:val="20"/>
        </w:rPr>
        <w:t xml:space="preserve"> and 1% for the NHDS.</w:t>
      </w:r>
      <w:r w:rsidRPr="00203B6B">
        <w:rPr>
          <w:rFonts w:ascii="Times New Roman" w:hAnsi="Times New Roman" w:cs="Times New Roman"/>
          <w:sz w:val="20"/>
        </w:rPr>
        <w:fldChar w:fldCharType="begin"/>
      </w:r>
      <w:r w:rsidR="00C34CF0">
        <w:rPr>
          <w:rFonts w:ascii="Times New Roman" w:hAnsi="Times New Roman" w:cs="Times New Roman"/>
          <w:sz w:val="20"/>
        </w:rPr>
        <w:instrText xml:space="preserve"> ADDIN EN.CITE &lt;EndNote&gt;&lt;Cite&gt;&lt;Author&gt;Centers for Disease Control and Prevention&lt;/Author&gt;&lt;RecNum&gt;108&lt;/RecNum&gt;&lt;DisplayText&gt;[29]&lt;/DisplayText&gt;&lt;record&gt;&lt;rec-number&gt;108&lt;/rec-number&gt;&lt;foreign-keys&gt;&lt;key app="EN" db-id="p0vvas02tapp2jexe2m5atft9ezprspa99zs" timestamp="1557848583"&gt;108&lt;/key&gt;&lt;/foreign-keys&gt;&lt;ref-type name="Web Page"&gt;12&lt;/ref-type&gt;&lt;contributors&gt;&lt;authors&gt;&lt;author&gt;Centers for Disease Control and Prevention,&lt;/author&gt;&lt;/authors&gt;&lt;/contributors&gt;&lt;titles&gt;&lt;title&gt;National Hospital Discharge Survey&lt;/title&gt;&lt;/titles&gt;&lt;dates&gt;&lt;/dates&gt;&lt;urls&gt;&lt;related-urls&gt;&lt;url&gt;https://www.cdc.gov/nchs/nhds/index.htm&lt;/url&gt;&lt;/related-urls&gt;&lt;/urls&gt;&lt;/record&gt;&lt;/Cite&gt;&lt;/EndNote&gt;</w:instrText>
      </w:r>
      <w:r w:rsidRPr="00203B6B">
        <w:rPr>
          <w:rFonts w:ascii="Times New Roman" w:hAnsi="Times New Roman" w:cs="Times New Roman"/>
          <w:sz w:val="20"/>
        </w:rPr>
        <w:fldChar w:fldCharType="separate"/>
      </w:r>
      <w:r w:rsidR="00C34CF0">
        <w:rPr>
          <w:rFonts w:ascii="Times New Roman" w:hAnsi="Times New Roman" w:cs="Times New Roman"/>
          <w:noProof/>
          <w:sz w:val="20"/>
        </w:rPr>
        <w:t>[29]</w:t>
      </w:r>
      <w:r w:rsidRPr="00203B6B">
        <w:rPr>
          <w:rFonts w:ascii="Times New Roman" w:hAnsi="Times New Roman" w:cs="Times New Roman"/>
          <w:sz w:val="20"/>
        </w:rPr>
        <w:fldChar w:fldCharType="end"/>
      </w:r>
    </w:p>
    <w:p w:rsidR="00126B37" w:rsidRPr="00203B6B" w:rsidRDefault="00126B37" w:rsidP="00126B37">
      <w:pPr>
        <w:rPr>
          <w:rFonts w:ascii="Times New Roman" w:hAnsi="Times New Roman" w:cs="Times New Roman"/>
          <w:sz w:val="20"/>
        </w:rPr>
      </w:pPr>
      <w:r w:rsidRPr="00203B6B">
        <w:rPr>
          <w:rFonts w:ascii="Times New Roman" w:hAnsi="Times New Roman" w:cs="Times New Roman"/>
          <w:sz w:val="20"/>
        </w:rPr>
        <w:t xml:space="preserve"> </w:t>
      </w:r>
    </w:p>
    <w:p w:rsidR="00126B37" w:rsidRPr="00203B6B" w:rsidRDefault="00126B37" w:rsidP="00126B37">
      <w:pPr>
        <w:rPr>
          <w:rFonts w:ascii="Times New Roman" w:hAnsi="Times New Roman" w:cs="Times New Roman"/>
          <w:b/>
          <w:sz w:val="20"/>
        </w:rPr>
      </w:pPr>
      <w:r w:rsidRPr="00203B6B">
        <w:rPr>
          <w:rFonts w:ascii="Times New Roman" w:hAnsi="Times New Roman" w:cs="Times New Roman"/>
          <w:b/>
          <w:sz w:val="20"/>
        </w:rPr>
        <w:br w:type="page"/>
      </w:r>
    </w:p>
    <w:p w:rsidR="00126B37" w:rsidRDefault="00126B37" w:rsidP="00126B37">
      <w:pPr>
        <w:rPr>
          <w:rFonts w:ascii="Times New Roman" w:hAnsi="Times New Roman" w:cs="Times New Roman"/>
          <w:sz w:val="20"/>
        </w:rPr>
        <w:sectPr w:rsidR="00126B37" w:rsidSect="00E32BAA">
          <w:pgSz w:w="16838" w:h="11906" w:orient="landscape"/>
          <w:pgMar w:top="1440" w:right="1440" w:bottom="1440" w:left="1440" w:header="708" w:footer="708" w:gutter="0"/>
          <w:cols w:space="708"/>
          <w:docGrid w:linePitch="360"/>
        </w:sectPr>
      </w:pPr>
      <w:bookmarkStart w:id="0" w:name="_GoBack"/>
      <w:bookmarkEnd w:id="0"/>
    </w:p>
    <w:p w:rsidR="00126B37" w:rsidRPr="00203B6B" w:rsidRDefault="00126B37" w:rsidP="00126B37">
      <w:pPr>
        <w:pStyle w:val="Heading1"/>
        <w:rPr>
          <w:rFonts w:ascii="Times New Roman" w:hAnsi="Times New Roman" w:cs="Times New Roman"/>
          <w:sz w:val="24"/>
        </w:rPr>
      </w:pPr>
      <w:r w:rsidRPr="00203B6B">
        <w:rPr>
          <w:rFonts w:ascii="Times New Roman" w:hAnsi="Times New Roman" w:cs="Times New Roman"/>
          <w:sz w:val="24"/>
        </w:rPr>
        <w:lastRenderedPageBreak/>
        <w:t>References</w:t>
      </w:r>
    </w:p>
    <w:p w:rsidR="00C34CF0" w:rsidRPr="00C34CF0" w:rsidRDefault="00126B37" w:rsidP="00C34CF0">
      <w:pPr>
        <w:pStyle w:val="EndNoteBibliography"/>
        <w:spacing w:after="0"/>
      </w:pPr>
      <w:r w:rsidRPr="00203B6B">
        <w:rPr>
          <w:rFonts w:ascii="Times New Roman" w:hAnsi="Times New Roman" w:cs="Times New Roman"/>
          <w:sz w:val="20"/>
        </w:rPr>
        <w:fldChar w:fldCharType="begin"/>
      </w:r>
      <w:r w:rsidRPr="00203B6B">
        <w:rPr>
          <w:rFonts w:ascii="Times New Roman" w:hAnsi="Times New Roman" w:cs="Times New Roman"/>
          <w:sz w:val="20"/>
        </w:rPr>
        <w:instrText xml:space="preserve"> ADDIN EN.REFLIST </w:instrText>
      </w:r>
      <w:r w:rsidRPr="00203B6B">
        <w:rPr>
          <w:rFonts w:ascii="Times New Roman" w:hAnsi="Times New Roman" w:cs="Times New Roman"/>
          <w:sz w:val="20"/>
        </w:rPr>
        <w:fldChar w:fldCharType="separate"/>
      </w:r>
      <w:r w:rsidR="00C34CF0" w:rsidRPr="00C34CF0">
        <w:t>1.</w:t>
      </w:r>
      <w:r w:rsidR="00C34CF0" w:rsidRPr="00C34CF0">
        <w:tab/>
        <w:t>Abramovici A, Szychowski JM, Biggio JR, Sakawi Y, Andrews WW, Tita AT. Epidural use and clinical chorioamnionitis among women who delivered vaginally. American Journal of Perinatology. 2014;31(11):1009-14.</w:t>
      </w:r>
    </w:p>
    <w:p w:rsidR="00C34CF0" w:rsidRPr="00C34CF0" w:rsidRDefault="00C34CF0" w:rsidP="00C34CF0">
      <w:pPr>
        <w:pStyle w:val="EndNoteBibliography"/>
        <w:spacing w:after="0"/>
      </w:pPr>
      <w:r w:rsidRPr="00C34CF0">
        <w:t>2.</w:t>
      </w:r>
      <w:r w:rsidRPr="00C34CF0">
        <w:tab/>
        <w:t>Admaty D, Benzing J, Burkhardt T, Lapaire O, Hegi L, Szinnai G, et al. Plasma midregional proadrenomedullin in newborn infants: impact of prematurity and perinatal infection. Pediatric Research. 2012;72(1):70.</w:t>
      </w:r>
    </w:p>
    <w:p w:rsidR="00C34CF0" w:rsidRPr="00C34CF0" w:rsidRDefault="00C34CF0" w:rsidP="00C34CF0">
      <w:pPr>
        <w:pStyle w:val="EndNoteBibliography"/>
        <w:spacing w:after="0"/>
      </w:pPr>
      <w:r w:rsidRPr="00C34CF0">
        <w:t>3.</w:t>
      </w:r>
      <w:r w:rsidRPr="00C34CF0">
        <w:tab/>
        <w:t>Al</w:t>
      </w:r>
      <w:r w:rsidRPr="00C34CF0">
        <w:rPr>
          <w:rFonts w:ascii="Cambria Math" w:hAnsi="Cambria Math" w:cs="Cambria Math"/>
        </w:rPr>
        <w:t>‐</w:t>
      </w:r>
      <w:r w:rsidRPr="00C34CF0">
        <w:t>Ostad G, Kezouh A, Spence AR, Abenhaim HA. Incidence and risk factors of sepsis mortality in labor, delivery and after birth: Population</w:t>
      </w:r>
      <w:r w:rsidRPr="00C34CF0">
        <w:rPr>
          <w:rFonts w:ascii="Cambria Math" w:hAnsi="Cambria Math" w:cs="Cambria Math"/>
        </w:rPr>
        <w:t>‐</w:t>
      </w:r>
      <w:r w:rsidRPr="00C34CF0">
        <w:t>based study in the USA. Journal of Obstetrics and Gynaecology Research. 2015;41(8):1201-6.</w:t>
      </w:r>
    </w:p>
    <w:p w:rsidR="00C34CF0" w:rsidRPr="00C34CF0" w:rsidRDefault="00C34CF0" w:rsidP="00C34CF0">
      <w:pPr>
        <w:pStyle w:val="EndNoteBibliography"/>
        <w:spacing w:after="0"/>
      </w:pPr>
      <w:r w:rsidRPr="00C34CF0">
        <w:t>4.</w:t>
      </w:r>
      <w:r w:rsidRPr="00C34CF0">
        <w:tab/>
        <w:t>Bear JJ, Wu YW. Maternal infections during pregnancy and cerebral palsy in the child. Pediatric Neurology. 2016;57:74-9.</w:t>
      </w:r>
    </w:p>
    <w:p w:rsidR="00C34CF0" w:rsidRPr="00C34CF0" w:rsidRDefault="00C34CF0" w:rsidP="00C34CF0">
      <w:pPr>
        <w:pStyle w:val="EndNoteBibliography"/>
        <w:spacing w:after="0"/>
      </w:pPr>
      <w:r w:rsidRPr="00C34CF0">
        <w:t>5.</w:t>
      </w:r>
      <w:r w:rsidRPr="00C34CF0">
        <w:tab/>
        <w:t>Berg CJ, MacKay AP, Qin C, Callaghan WM. Overview of maternal morbidity during hospitalization for labor and delivery in the United States: 1993–1997 and 2001–2005. Obstetrics &amp; Gynecology. 2009;113(5):1075-81.</w:t>
      </w:r>
    </w:p>
    <w:p w:rsidR="00C34CF0" w:rsidRPr="00C34CF0" w:rsidRDefault="00C34CF0" w:rsidP="00C34CF0">
      <w:pPr>
        <w:pStyle w:val="EndNoteBibliography"/>
        <w:spacing w:after="0"/>
      </w:pPr>
      <w:r w:rsidRPr="00C34CF0">
        <w:t>6.</w:t>
      </w:r>
      <w:r w:rsidRPr="00C34CF0">
        <w:tab/>
        <w:t>Bleich AT, Alexander JM, McIntire DD, Leveno KJ. An analysis of second-stage labor beyond 3 hours in nulliparous women. American Journal of Perinatology. 2012;29(09):717-22.</w:t>
      </w:r>
    </w:p>
    <w:p w:rsidR="00C34CF0" w:rsidRPr="00C34CF0" w:rsidRDefault="00C34CF0" w:rsidP="00C34CF0">
      <w:pPr>
        <w:pStyle w:val="EndNoteBibliography"/>
        <w:spacing w:after="0"/>
      </w:pPr>
      <w:r w:rsidRPr="00C34CF0">
        <w:t>7.</w:t>
      </w:r>
      <w:r w:rsidRPr="00C34CF0">
        <w:tab/>
        <w:t>Borders N, Lawton R, Martin SR. A clinical audit of the number of vaginal examinations in labor: A NOVEL Idea. Journal of Midwifery &amp; Women’s Health. 2012;57(2):139-44.</w:t>
      </w:r>
    </w:p>
    <w:p w:rsidR="00C34CF0" w:rsidRPr="00C34CF0" w:rsidRDefault="00C34CF0" w:rsidP="00C34CF0">
      <w:pPr>
        <w:pStyle w:val="EndNoteBibliography"/>
        <w:spacing w:after="0"/>
      </w:pPr>
      <w:r w:rsidRPr="00C34CF0">
        <w:t>8.</w:t>
      </w:r>
      <w:r w:rsidRPr="00C34CF0">
        <w:tab/>
        <w:t>Braun D, Bromberger P, Ho NJ, Getahun D. Low rate of perinatal sepsis in term infants of mothers with chorioamnionitis. American Journal of Perinatology. 2016;33(02):143-50.</w:t>
      </w:r>
    </w:p>
    <w:p w:rsidR="00C34CF0" w:rsidRPr="00C34CF0" w:rsidRDefault="00C34CF0" w:rsidP="00C34CF0">
      <w:pPr>
        <w:pStyle w:val="EndNoteBibliography"/>
        <w:spacing w:after="0"/>
      </w:pPr>
      <w:r w:rsidRPr="00C34CF0">
        <w:t>9.</w:t>
      </w:r>
      <w:r w:rsidRPr="00C34CF0">
        <w:tab/>
        <w:t>Caughey AB, Stotland NE, Washington AE, Escobar GJ. Maternal and obstetric complications of pregnancy are associated with increasing gestational age at term. American Journal of Obstetrics and Gynecology. 2007;196(2):155. e1-. e6.</w:t>
      </w:r>
    </w:p>
    <w:p w:rsidR="00C34CF0" w:rsidRPr="00C34CF0" w:rsidRDefault="00C34CF0" w:rsidP="00C34CF0">
      <w:pPr>
        <w:pStyle w:val="EndNoteBibliography"/>
        <w:spacing w:after="0"/>
      </w:pPr>
      <w:r w:rsidRPr="00C34CF0">
        <w:t>10.</w:t>
      </w:r>
      <w:r w:rsidRPr="00C34CF0">
        <w:tab/>
        <w:t>Cavazos-Rehg PA, Krauss MJ, Spitznagel EL, Bommarito K, Madden T, Olsen MA, et al. Maternal age and risk of labor and delivery complications. Maternal and Child Health Journal. 2015;19(6):1202-11.</w:t>
      </w:r>
    </w:p>
    <w:p w:rsidR="00C34CF0" w:rsidRPr="00C34CF0" w:rsidRDefault="00C34CF0" w:rsidP="00C34CF0">
      <w:pPr>
        <w:pStyle w:val="EndNoteBibliography"/>
        <w:spacing w:after="0"/>
      </w:pPr>
      <w:r w:rsidRPr="00C34CF0">
        <w:t>11.</w:t>
      </w:r>
      <w:r w:rsidRPr="00C34CF0">
        <w:tab/>
        <w:t>Cheng YW, Hopkins LM, Laros Jr RK, Caughey AB. Duration of the second stage of labor in multiparous women: maternal and neonatal outcomes. American Journal of Obstetrics and Gynecology. 2007;196(6):585. e1-. e6.</w:t>
      </w:r>
    </w:p>
    <w:p w:rsidR="00C34CF0" w:rsidRPr="00C34CF0" w:rsidRDefault="00C34CF0" w:rsidP="00C34CF0">
      <w:pPr>
        <w:pStyle w:val="EndNoteBibliography"/>
        <w:spacing w:after="0"/>
      </w:pPr>
      <w:r w:rsidRPr="00C34CF0">
        <w:t>12.</w:t>
      </w:r>
      <w:r w:rsidRPr="00C34CF0">
        <w:tab/>
        <w:t>Cheng YW, Shaffer BL, Bryant AS, Caughey AB. Length of the first stage of labor and associated perinatal outcomes in nulliparous women. Obstetrics &amp; Gynecology. 2010;116(5):1127-35.</w:t>
      </w:r>
    </w:p>
    <w:p w:rsidR="00C34CF0" w:rsidRPr="00C34CF0" w:rsidRDefault="00C34CF0" w:rsidP="00C34CF0">
      <w:pPr>
        <w:pStyle w:val="EndNoteBibliography"/>
        <w:spacing w:after="0"/>
      </w:pPr>
      <w:r w:rsidRPr="00C34CF0">
        <w:t>13.</w:t>
      </w:r>
      <w:r w:rsidRPr="00C34CF0">
        <w:tab/>
        <w:t>Danilack VA, Nunes AP, Phipps MG. Unexpected complications of low-risk pregnancies in the United States. American Journal of Obstetrics and Gynecology. 2015;212(6):809. e1-. e6.</w:t>
      </w:r>
    </w:p>
    <w:p w:rsidR="00C34CF0" w:rsidRPr="00C34CF0" w:rsidRDefault="00C34CF0" w:rsidP="00C34CF0">
      <w:pPr>
        <w:pStyle w:val="EndNoteBibliography"/>
        <w:spacing w:after="0"/>
      </w:pPr>
      <w:r w:rsidRPr="00C34CF0">
        <w:t>14.</w:t>
      </w:r>
      <w:r w:rsidRPr="00C34CF0">
        <w:tab/>
        <w:t>Dotters-Katz S, Patel E, Grotegut C, Heine R. Acute infectious morbidity in multiple gestation. Infectious Diseases in Obstetrics and Gynecology. 2015;2015:173261-.</w:t>
      </w:r>
    </w:p>
    <w:p w:rsidR="00C34CF0" w:rsidRPr="00C34CF0" w:rsidRDefault="00C34CF0" w:rsidP="00C34CF0">
      <w:pPr>
        <w:pStyle w:val="EndNoteBibliography"/>
        <w:spacing w:after="0"/>
      </w:pPr>
      <w:r w:rsidRPr="00C34CF0">
        <w:t>15.</w:t>
      </w:r>
      <w:r w:rsidRPr="00C34CF0">
        <w:tab/>
        <w:t>Edwards SE, Grobman WA, Lappen JR, Winter C, Fox R, Lenguerrand E, et al. Modified obstetric early warning scoring systems (MOEWS): validating the diagnostic performance for severe sepsis in women with chorioamnionitis. American Journal of Obstetrics and Gynecology. 2015;212(4):536. e1-. e8.</w:t>
      </w:r>
    </w:p>
    <w:p w:rsidR="00C34CF0" w:rsidRPr="00C34CF0" w:rsidRDefault="00C34CF0" w:rsidP="00C34CF0">
      <w:pPr>
        <w:pStyle w:val="EndNoteBibliography"/>
        <w:spacing w:after="0"/>
      </w:pPr>
      <w:r w:rsidRPr="00C34CF0">
        <w:t>16.</w:t>
      </w:r>
      <w:r w:rsidRPr="00C34CF0">
        <w:tab/>
        <w:t>Geller EJ, Wu JM, Jannelli ML, Nguyen TV, Visco AG. Maternal outcomes associated with planned vaginal versus planned primary cesarean delivery. American Journal of Perinatology. 2010;27(09):675-84.</w:t>
      </w:r>
    </w:p>
    <w:p w:rsidR="00C34CF0" w:rsidRPr="00C34CF0" w:rsidRDefault="00C34CF0" w:rsidP="00C34CF0">
      <w:pPr>
        <w:pStyle w:val="EndNoteBibliography"/>
        <w:spacing w:after="0"/>
      </w:pPr>
      <w:r w:rsidRPr="00C34CF0">
        <w:t>17.</w:t>
      </w:r>
      <w:r w:rsidRPr="00C34CF0">
        <w:tab/>
        <w:t>Getahun D, Strickland D, Zeiger RS, Fassett MJ, Chen W, Rhoads GG, et al. Effect of chorioamnionitis on early childhood asthma. Archives of Pediatrics &amp; Adolescent Medicine. 2010;164(2):187-92.</w:t>
      </w:r>
    </w:p>
    <w:p w:rsidR="00C34CF0" w:rsidRPr="00C34CF0" w:rsidRDefault="00C34CF0" w:rsidP="00C34CF0">
      <w:pPr>
        <w:pStyle w:val="EndNoteBibliography"/>
        <w:spacing w:after="0"/>
      </w:pPr>
      <w:r w:rsidRPr="00C34CF0">
        <w:t>18.</w:t>
      </w:r>
      <w:r w:rsidRPr="00C34CF0">
        <w:tab/>
        <w:t xml:space="preserve">Getahun D. Temporal trends in chorioamnionitis by maternal race/ethnicity and gestational age (1995–2010). International Journal of Reproductive Medicine. 2013;2013(Article ID 906467):6 pages. doi: </w:t>
      </w:r>
      <w:hyperlink r:id="rId5" w:history="1">
        <w:r w:rsidRPr="00C34CF0">
          <w:rPr>
            <w:rStyle w:val="Hyperlink"/>
          </w:rPr>
          <w:t>https://doi.org/10.1155/2013/906467</w:t>
        </w:r>
      </w:hyperlink>
      <w:r w:rsidRPr="00C34CF0">
        <w:t>.</w:t>
      </w:r>
    </w:p>
    <w:p w:rsidR="00C34CF0" w:rsidRPr="00C34CF0" w:rsidRDefault="00C34CF0" w:rsidP="00C34CF0">
      <w:pPr>
        <w:pStyle w:val="EndNoteBibliography"/>
        <w:spacing w:after="0"/>
      </w:pPr>
      <w:r w:rsidRPr="00C34CF0">
        <w:lastRenderedPageBreak/>
        <w:t>19.</w:t>
      </w:r>
      <w:r w:rsidRPr="00C34CF0">
        <w:tab/>
        <w:t>Grotegut CA, Tatineni H, Dandolu V, Whiteman VE, Katari S, Geifman-Holtzman O. Obstetric outcomes with a false-positive one-hour glucose challenge test by the Carpenter-Coustan criteria. The Journal of Maternal-Fetal &amp; Neonatal Medicine. 2008;21(5):315-20.</w:t>
      </w:r>
    </w:p>
    <w:p w:rsidR="00C34CF0" w:rsidRPr="00C34CF0" w:rsidRDefault="00C34CF0" w:rsidP="00C34CF0">
      <w:pPr>
        <w:pStyle w:val="EndNoteBibliography"/>
        <w:spacing w:after="0"/>
      </w:pPr>
      <w:r w:rsidRPr="00C34CF0">
        <w:t>20.</w:t>
      </w:r>
      <w:r w:rsidRPr="00C34CF0">
        <w:tab/>
        <w:t>King JR, Korst LM, Miller DA, Ouzounian JG. Increased composite maternal and neonatal morbidity associated with ultrasonographically suspected fetal macrosomia. The Journal of Maternal-Fetal &amp; Neonatal Medicine. 2012;25(10):1953-9.</w:t>
      </w:r>
    </w:p>
    <w:p w:rsidR="00C34CF0" w:rsidRPr="00C34CF0" w:rsidRDefault="00C34CF0" w:rsidP="00C34CF0">
      <w:pPr>
        <w:pStyle w:val="EndNoteBibliography"/>
        <w:spacing w:after="0"/>
      </w:pPr>
      <w:r w:rsidRPr="00C34CF0">
        <w:t>21.</w:t>
      </w:r>
      <w:r w:rsidRPr="00C34CF0">
        <w:tab/>
        <w:t>Magann EF, Doherty DA, Briery CM, Niederhauser A, Chauhan SP, Morrison JC. Obstetric characteristics for a prolonged third stage of labor and risk for postpartum hemorrhage. Gynecologic and obstetric investigation. 2008;65(3):201-5.</w:t>
      </w:r>
    </w:p>
    <w:p w:rsidR="00C34CF0" w:rsidRPr="00C34CF0" w:rsidRDefault="00C34CF0" w:rsidP="00C34CF0">
      <w:pPr>
        <w:pStyle w:val="EndNoteBibliography"/>
        <w:spacing w:after="0"/>
      </w:pPr>
      <w:r w:rsidRPr="00C34CF0">
        <w:t>22.</w:t>
      </w:r>
      <w:r w:rsidRPr="00C34CF0">
        <w:tab/>
        <w:t>Malloy M. Chorioamnionitis: epidemiology of newborn management and outcome United States 2008. Journal of Perinatology. 2014;34(8):611.</w:t>
      </w:r>
    </w:p>
    <w:p w:rsidR="00C34CF0" w:rsidRPr="00C34CF0" w:rsidRDefault="00C34CF0" w:rsidP="00C34CF0">
      <w:pPr>
        <w:pStyle w:val="EndNoteBibliography"/>
        <w:spacing w:after="0"/>
      </w:pPr>
      <w:r w:rsidRPr="00C34CF0">
        <w:t>23.</w:t>
      </w:r>
      <w:r w:rsidRPr="00C34CF0">
        <w:tab/>
        <w:t>Matsuda Y, Kawamichi Y, Hayashi K, Shiozaki A, Satoh S, Saito S. Impact of maternal age on the incidence of obstetrical complications in Japan. Journal of Obstetrics and Gynaecology Research. 2011;37(10):1409-14.</w:t>
      </w:r>
    </w:p>
    <w:p w:rsidR="00C34CF0" w:rsidRPr="00C34CF0" w:rsidRDefault="00C34CF0" w:rsidP="00C34CF0">
      <w:pPr>
        <w:pStyle w:val="EndNoteBibliography"/>
        <w:spacing w:after="0"/>
      </w:pPr>
      <w:r w:rsidRPr="00C34CF0">
        <w:t>24.</w:t>
      </w:r>
      <w:r w:rsidRPr="00C34CF0">
        <w:tab/>
        <w:t>Nelson DB, Lucke AM, McIntire DD, Sánchez PJ, Leveno KJ, Chalak LF. Obstetric antecedents to body-cooling treatment of the newborn infant. American Journal of Obstetrics and Gynecology. 2014;211(2):155. e1-. e6.</w:t>
      </w:r>
    </w:p>
    <w:p w:rsidR="00C34CF0" w:rsidRPr="00C34CF0" w:rsidRDefault="00C34CF0" w:rsidP="00C34CF0">
      <w:pPr>
        <w:pStyle w:val="EndNoteBibliography"/>
        <w:spacing w:after="0"/>
      </w:pPr>
      <w:r w:rsidRPr="00C34CF0">
        <w:t>25.</w:t>
      </w:r>
      <w:r w:rsidRPr="00C34CF0">
        <w:tab/>
        <w:t>Osmundson S, Ou-Yang RJ, Grobman WA. Elective induction compared with expectant management in nulliparous women with an unfavorable cervix. Obstetrics &amp; Gynecology. 2011;117(3):583-7.</w:t>
      </w:r>
    </w:p>
    <w:p w:rsidR="00C34CF0" w:rsidRPr="00C34CF0" w:rsidRDefault="00C34CF0" w:rsidP="00C34CF0">
      <w:pPr>
        <w:pStyle w:val="EndNoteBibliography"/>
        <w:spacing w:after="0"/>
      </w:pPr>
      <w:r w:rsidRPr="00C34CF0">
        <w:t>26.</w:t>
      </w:r>
      <w:r w:rsidRPr="00C34CF0">
        <w:tab/>
        <w:t>Shah N, Rohra DK, Shuja S, Liaqat NF, Solangi NA, Kumar K, et al. Comparision of obstetric outcome among teenage and non-teenage mothers from three tertiary care hospitals of Sindh, Pakistan. JPMA-Journal of the Pakistan Medical Association. 2011;61(10):963.</w:t>
      </w:r>
    </w:p>
    <w:p w:rsidR="00C34CF0" w:rsidRPr="00C34CF0" w:rsidRDefault="00C34CF0" w:rsidP="00C34CF0">
      <w:pPr>
        <w:pStyle w:val="EndNoteBibliography"/>
        <w:spacing w:after="0"/>
      </w:pPr>
      <w:r w:rsidRPr="00C34CF0">
        <w:t>27.</w:t>
      </w:r>
      <w:r w:rsidRPr="00C34CF0">
        <w:tab/>
        <w:t>Suthee Panichkul M, Boonprasert K, Komolpis S, Panichkul P. The association between meconium-stained amniotic fluid and chorioamnionitis or endometritis. J Med Assoc Thai. 2007;90(3):442-7.</w:t>
      </w:r>
    </w:p>
    <w:p w:rsidR="00C34CF0" w:rsidRPr="00C34CF0" w:rsidRDefault="00C34CF0" w:rsidP="00C34CF0">
      <w:pPr>
        <w:pStyle w:val="EndNoteBibliography"/>
        <w:spacing w:after="0"/>
      </w:pPr>
      <w:r w:rsidRPr="00C34CF0">
        <w:t>28.</w:t>
      </w:r>
      <w:r w:rsidRPr="00C34CF0">
        <w:tab/>
        <w:t xml:space="preserve">The Healthcare Cost and Utilization Project (HCUP). Overview of the National (Nationwide) Inpatient Sample (NIS) 2016. Available from: </w:t>
      </w:r>
      <w:hyperlink r:id="rId6" w:history="1">
        <w:r w:rsidRPr="00C34CF0">
          <w:rPr>
            <w:rStyle w:val="Hyperlink"/>
          </w:rPr>
          <w:t>https://unstats.un.org/sdgs/indicators/regional-groups/</w:t>
        </w:r>
      </w:hyperlink>
      <w:r w:rsidRPr="00C34CF0">
        <w:t>.</w:t>
      </w:r>
    </w:p>
    <w:p w:rsidR="00C34CF0" w:rsidRPr="00C34CF0" w:rsidRDefault="00C34CF0" w:rsidP="00C34CF0">
      <w:pPr>
        <w:pStyle w:val="EndNoteBibliography"/>
      </w:pPr>
      <w:r w:rsidRPr="00C34CF0">
        <w:t>29.</w:t>
      </w:r>
      <w:r w:rsidRPr="00C34CF0">
        <w:tab/>
        <w:t xml:space="preserve">Centers for Disease Control and Prevention. National Hospital Discharge Survey. Available from: </w:t>
      </w:r>
      <w:hyperlink r:id="rId7" w:history="1">
        <w:r w:rsidRPr="00C34CF0">
          <w:rPr>
            <w:rStyle w:val="Hyperlink"/>
          </w:rPr>
          <w:t>https://www.cdc.gov/nchs/nhds/index.htm</w:t>
        </w:r>
      </w:hyperlink>
      <w:r w:rsidRPr="00C34CF0">
        <w:t>.</w:t>
      </w:r>
    </w:p>
    <w:p w:rsidR="00126B37" w:rsidRPr="00203B6B" w:rsidRDefault="00126B37" w:rsidP="00126B37">
      <w:pPr>
        <w:pStyle w:val="Heading1"/>
        <w:rPr>
          <w:rFonts w:ascii="Times New Roman" w:hAnsi="Times New Roman" w:cs="Times New Roman"/>
          <w:sz w:val="24"/>
        </w:rPr>
      </w:pPr>
      <w:r w:rsidRPr="00203B6B">
        <w:rPr>
          <w:rFonts w:ascii="Times New Roman" w:hAnsi="Times New Roman" w:cs="Times New Roman"/>
          <w:sz w:val="24"/>
        </w:rPr>
        <w:fldChar w:fldCharType="end"/>
      </w:r>
    </w:p>
    <w:p w:rsidR="00126B37" w:rsidRPr="00203B6B" w:rsidRDefault="00126B37" w:rsidP="00126B37">
      <w:pPr>
        <w:rPr>
          <w:rFonts w:ascii="Times New Roman" w:eastAsia="Times New Roman" w:hAnsi="Times New Roman" w:cs="Times New Roman"/>
          <w:sz w:val="24"/>
          <w:szCs w:val="28"/>
          <w:lang w:eastAsia="zh-CN"/>
        </w:rPr>
      </w:pPr>
    </w:p>
    <w:p w:rsidR="0091044E" w:rsidRDefault="0091044E"/>
    <w:sectPr w:rsidR="0091044E" w:rsidSect="00791F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105EA"/>
    <w:multiLevelType w:val="hybridMultilevel"/>
    <w:tmpl w:val="9AD45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643885"/>
    <w:multiLevelType w:val="hybridMultilevel"/>
    <w:tmpl w:val="04326588"/>
    <w:lvl w:ilvl="0" w:tplc="02FCBF78">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1B1A748B"/>
    <w:multiLevelType w:val="hybridMultilevel"/>
    <w:tmpl w:val="77A43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300E12"/>
    <w:multiLevelType w:val="hybridMultilevel"/>
    <w:tmpl w:val="88081A9E"/>
    <w:lvl w:ilvl="0" w:tplc="83361630">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4" w15:restartNumberingAfterBreak="0">
    <w:nsid w:val="36656EB8"/>
    <w:multiLevelType w:val="hybridMultilevel"/>
    <w:tmpl w:val="9AD45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0488"/>
    <w:multiLevelType w:val="hybridMultilevel"/>
    <w:tmpl w:val="1CEE2598"/>
    <w:lvl w:ilvl="0" w:tplc="6F3A963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C528D0"/>
    <w:multiLevelType w:val="hybridMultilevel"/>
    <w:tmpl w:val="BD52AA64"/>
    <w:lvl w:ilvl="0" w:tplc="21BED5D4">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57755CBF"/>
    <w:multiLevelType w:val="hybridMultilevel"/>
    <w:tmpl w:val="0EE00C06"/>
    <w:lvl w:ilvl="0" w:tplc="A37086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7B35C9"/>
    <w:multiLevelType w:val="hybridMultilevel"/>
    <w:tmpl w:val="D48217EA"/>
    <w:lvl w:ilvl="0" w:tplc="696859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FD2DBF"/>
    <w:multiLevelType w:val="hybridMultilevel"/>
    <w:tmpl w:val="0EE00C06"/>
    <w:lvl w:ilvl="0" w:tplc="A37086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7474B4"/>
    <w:multiLevelType w:val="hybridMultilevel"/>
    <w:tmpl w:val="691231D0"/>
    <w:lvl w:ilvl="0" w:tplc="4F6EA1A2">
      <w:start w:val="1"/>
      <w:numFmt w:val="decimal"/>
      <w:suff w:val="space"/>
      <w:lvlText w:val="%1."/>
      <w:lvlJc w:val="left"/>
      <w:pPr>
        <w:ind w:left="737" w:hanging="377"/>
      </w:pPr>
      <w:rPr>
        <w:rFonts w:ascii="Cambria" w:eastAsia="Times New Roman" w:hAnsi="Cambria"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0"/>
  </w:num>
  <w:num w:numId="4">
    <w:abstractNumId w:val="5"/>
  </w:num>
  <w:num w:numId="5">
    <w:abstractNumId w:val="1"/>
  </w:num>
  <w:num w:numId="6">
    <w:abstractNumId w:val="3"/>
  </w:num>
  <w:num w:numId="7">
    <w:abstractNumId w:val="6"/>
  </w:num>
  <w:num w:numId="8">
    <w:abstractNumId w:val="8"/>
  </w:num>
  <w:num w:numId="9">
    <w:abstractNumId w:val="9"/>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vvas02tapp2jexe2m5atft9ezprspa99zs&quot;&gt;maternal sepsis&lt;record-ids&gt;&lt;item&gt;107&lt;/item&gt;&lt;item&gt;108&lt;/item&gt;&lt;item&gt;109&lt;/item&gt;&lt;item&gt;111&lt;/item&gt;&lt;item&gt;113&lt;/item&gt;&lt;item&gt;122&lt;/item&gt;&lt;item&gt;126&lt;/item&gt;&lt;item&gt;128&lt;/item&gt;&lt;item&gt;131&lt;/item&gt;&lt;item&gt;132&lt;/item&gt;&lt;item&gt;136&lt;/item&gt;&lt;item&gt;137&lt;/item&gt;&lt;item&gt;139&lt;/item&gt;&lt;item&gt;140&lt;/item&gt;&lt;item&gt;142&lt;/item&gt;&lt;item&gt;153&lt;/item&gt;&lt;item&gt;156&lt;/item&gt;&lt;item&gt;159&lt;/item&gt;&lt;item&gt;160&lt;/item&gt;&lt;item&gt;164&lt;/item&gt;&lt;item&gt;177&lt;/item&gt;&lt;item&gt;191&lt;/item&gt;&lt;item&gt;193&lt;/item&gt;&lt;item&gt;195&lt;/item&gt;&lt;item&gt;198&lt;/item&gt;&lt;item&gt;203&lt;/item&gt;&lt;item&gt;207&lt;/item&gt;&lt;item&gt;212&lt;/item&gt;&lt;item&gt;233&lt;/item&gt;&lt;/record-ids&gt;&lt;/item&gt;&lt;/Libraries&gt;"/>
  </w:docVars>
  <w:rsids>
    <w:rsidRoot w:val="00126B37"/>
    <w:rsid w:val="00126B37"/>
    <w:rsid w:val="0091044E"/>
    <w:rsid w:val="00C34C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C73288-9117-493A-BA07-6F4D5D102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6B37"/>
  </w:style>
  <w:style w:type="paragraph" w:styleId="Heading1">
    <w:name w:val="heading 1"/>
    <w:basedOn w:val="Normal"/>
    <w:next w:val="Normal"/>
    <w:link w:val="Heading1Char"/>
    <w:qFormat/>
    <w:rsid w:val="00126B37"/>
    <w:pPr>
      <w:keepNext/>
      <w:spacing w:after="0" w:line="240" w:lineRule="auto"/>
      <w:outlineLvl w:val="0"/>
    </w:pPr>
    <w:rPr>
      <w:rFonts w:ascii="Arial" w:eastAsia="Times New Roman" w:hAnsi="Arial" w:cs="Arial"/>
      <w:b/>
      <w:bCs/>
      <w:sz w:val="28"/>
      <w:szCs w:val="28"/>
      <w:lang w:eastAsia="zh-CN"/>
    </w:rPr>
  </w:style>
  <w:style w:type="paragraph" w:styleId="Heading4">
    <w:name w:val="heading 4"/>
    <w:basedOn w:val="Normal"/>
    <w:next w:val="Normal"/>
    <w:link w:val="Heading4Char"/>
    <w:qFormat/>
    <w:rsid w:val="00126B37"/>
    <w:pPr>
      <w:keepNext/>
      <w:spacing w:after="0" w:line="240" w:lineRule="auto"/>
      <w:outlineLvl w:val="3"/>
    </w:pPr>
    <w:rPr>
      <w:rFonts w:ascii="Arial" w:eastAsia="Times New Roman" w:hAnsi="Arial" w:cs="Arial"/>
      <w:i/>
      <w:iCs/>
      <w:snapToGrid w:val="0"/>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B37"/>
    <w:rPr>
      <w:rFonts w:ascii="Arial" w:eastAsia="Times New Roman" w:hAnsi="Arial" w:cs="Arial"/>
      <w:b/>
      <w:bCs/>
      <w:sz w:val="28"/>
      <w:szCs w:val="28"/>
      <w:lang w:eastAsia="zh-CN"/>
    </w:rPr>
  </w:style>
  <w:style w:type="character" w:customStyle="1" w:styleId="Heading4Char">
    <w:name w:val="Heading 4 Char"/>
    <w:basedOn w:val="DefaultParagraphFont"/>
    <w:link w:val="Heading4"/>
    <w:rsid w:val="00126B37"/>
    <w:rPr>
      <w:rFonts w:ascii="Arial" w:eastAsia="Times New Roman" w:hAnsi="Arial" w:cs="Arial"/>
      <w:i/>
      <w:iCs/>
      <w:snapToGrid w:val="0"/>
      <w:color w:val="000000"/>
      <w:sz w:val="24"/>
      <w:szCs w:val="24"/>
    </w:rPr>
  </w:style>
  <w:style w:type="paragraph" w:styleId="BalloonText">
    <w:name w:val="Balloon Text"/>
    <w:basedOn w:val="Normal"/>
    <w:link w:val="BalloonTextChar"/>
    <w:uiPriority w:val="99"/>
    <w:semiHidden/>
    <w:unhideWhenUsed/>
    <w:rsid w:val="00126B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B37"/>
    <w:rPr>
      <w:rFonts w:ascii="Segoe UI" w:hAnsi="Segoe UI" w:cs="Segoe UI"/>
      <w:sz w:val="18"/>
      <w:szCs w:val="18"/>
    </w:rPr>
  </w:style>
  <w:style w:type="paragraph" w:customStyle="1" w:styleId="EndNoteBibliographyTitle">
    <w:name w:val="EndNote Bibliography Title"/>
    <w:basedOn w:val="Normal"/>
    <w:link w:val="EndNoteBibliographyTitleChar"/>
    <w:rsid w:val="00126B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6B37"/>
    <w:rPr>
      <w:rFonts w:ascii="Calibri" w:hAnsi="Calibri" w:cs="Calibri"/>
      <w:noProof/>
      <w:lang w:val="en-US"/>
    </w:rPr>
  </w:style>
  <w:style w:type="paragraph" w:customStyle="1" w:styleId="EndNoteBibliography">
    <w:name w:val="EndNote Bibliography"/>
    <w:basedOn w:val="Normal"/>
    <w:link w:val="EndNoteBibliographyChar"/>
    <w:rsid w:val="00126B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6B37"/>
    <w:rPr>
      <w:rFonts w:ascii="Calibri" w:hAnsi="Calibri" w:cs="Calibri"/>
      <w:noProof/>
      <w:lang w:val="en-US"/>
    </w:rPr>
  </w:style>
  <w:style w:type="character" w:styleId="CommentReference">
    <w:name w:val="annotation reference"/>
    <w:uiPriority w:val="99"/>
    <w:semiHidden/>
    <w:rsid w:val="00126B37"/>
    <w:rPr>
      <w:sz w:val="16"/>
      <w:szCs w:val="16"/>
    </w:rPr>
  </w:style>
  <w:style w:type="paragraph" w:styleId="CommentText">
    <w:name w:val="annotation text"/>
    <w:basedOn w:val="Normal"/>
    <w:link w:val="CommentTextChar"/>
    <w:uiPriority w:val="99"/>
    <w:semiHidden/>
    <w:rsid w:val="00126B37"/>
    <w:pPr>
      <w:spacing w:after="0" w:line="240" w:lineRule="auto"/>
    </w:pPr>
    <w:rPr>
      <w:rFonts w:ascii="Verdana" w:eastAsia="Times New Roman" w:hAnsi="Verdana" w:cs="Times New Roman"/>
      <w:sz w:val="20"/>
      <w:szCs w:val="20"/>
      <w:lang w:val="x-none" w:eastAsia="zh-CN"/>
    </w:rPr>
  </w:style>
  <w:style w:type="character" w:customStyle="1" w:styleId="CommentTextChar">
    <w:name w:val="Comment Text Char"/>
    <w:basedOn w:val="DefaultParagraphFont"/>
    <w:link w:val="CommentText"/>
    <w:uiPriority w:val="99"/>
    <w:semiHidden/>
    <w:rsid w:val="00126B37"/>
    <w:rPr>
      <w:rFonts w:ascii="Verdana" w:eastAsia="Times New Roman" w:hAnsi="Verdana" w:cs="Times New Roman"/>
      <w:sz w:val="20"/>
      <w:szCs w:val="20"/>
      <w:lang w:val="x-none" w:eastAsia="zh-CN"/>
    </w:rPr>
  </w:style>
  <w:style w:type="character" w:customStyle="1" w:styleId="searchhistory-search-term">
    <w:name w:val="searchhistory-search-term"/>
    <w:rsid w:val="00126B37"/>
  </w:style>
  <w:style w:type="character" w:customStyle="1" w:styleId="ColorfulList-Accent1Char">
    <w:name w:val="Colorful List - Accent 1 Char"/>
    <w:link w:val="ColorfulList-Accent1"/>
    <w:uiPriority w:val="34"/>
    <w:semiHidden/>
    <w:rsid w:val="00126B37"/>
    <w:rPr>
      <w:rFonts w:ascii="Calibri" w:eastAsia="Calibri" w:hAnsi="Calibri"/>
      <w:sz w:val="22"/>
      <w:szCs w:val="22"/>
      <w:lang w:eastAsia="en-US"/>
    </w:rPr>
  </w:style>
  <w:style w:type="table" w:styleId="ColorfulList-Accent1">
    <w:name w:val="Colorful List Accent 1"/>
    <w:basedOn w:val="TableNormal"/>
    <w:link w:val="ColorfulList-Accent1Char"/>
    <w:uiPriority w:val="34"/>
    <w:semiHidden/>
    <w:unhideWhenUsed/>
    <w:rsid w:val="00126B37"/>
    <w:pPr>
      <w:spacing w:after="0" w:line="240" w:lineRule="auto"/>
    </w:pPr>
    <w:rPr>
      <w:rFonts w:ascii="Calibri" w:eastAsia="Calibri" w:hAnsi="Calibri"/>
    </w:r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styleId="CommentSubject">
    <w:name w:val="annotation subject"/>
    <w:basedOn w:val="CommentText"/>
    <w:next w:val="CommentText"/>
    <w:link w:val="CommentSubjectChar"/>
    <w:uiPriority w:val="99"/>
    <w:semiHidden/>
    <w:unhideWhenUsed/>
    <w:rsid w:val="00126B37"/>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126B37"/>
    <w:rPr>
      <w:rFonts w:ascii="Verdana" w:eastAsia="Times New Roman" w:hAnsi="Verdana" w:cs="Times New Roman"/>
      <w:b/>
      <w:bCs/>
      <w:sz w:val="20"/>
      <w:szCs w:val="20"/>
      <w:lang w:val="x-none" w:eastAsia="zh-CN"/>
    </w:rPr>
  </w:style>
  <w:style w:type="character" w:styleId="Hyperlink">
    <w:name w:val="Hyperlink"/>
    <w:basedOn w:val="DefaultParagraphFont"/>
    <w:uiPriority w:val="99"/>
    <w:unhideWhenUsed/>
    <w:rsid w:val="00126B37"/>
    <w:rPr>
      <w:color w:val="0563C1" w:themeColor="hyperlink"/>
      <w:u w:val="single"/>
    </w:rPr>
  </w:style>
  <w:style w:type="table" w:styleId="TableGrid">
    <w:name w:val="Table Grid"/>
    <w:basedOn w:val="TableNormal"/>
    <w:uiPriority w:val="39"/>
    <w:rsid w:val="00126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C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nchs/nhds/index.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nstats.un.org/sdgs/indicators/regional-groups/" TargetMode="External"/><Relationship Id="rId5" Type="http://schemas.openxmlformats.org/officeDocument/2006/relationships/hyperlink" Target="https://doi.org/10.1155/2013/906467"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974</Words>
  <Characters>3405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h Woodd</dc:creator>
  <cp:keywords/>
  <dc:description/>
  <cp:lastModifiedBy>Susannah Woodd</cp:lastModifiedBy>
  <cp:revision>2</cp:revision>
  <dcterms:created xsi:type="dcterms:W3CDTF">2019-10-28T11:18:00Z</dcterms:created>
  <dcterms:modified xsi:type="dcterms:W3CDTF">2019-10-28T11:18:00Z</dcterms:modified>
</cp:coreProperties>
</file>